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77A8107" w14:textId="39BBD691" w:rsidR="00EC47F5" w:rsidRPr="00B73C88" w:rsidRDefault="00EC47F5" w:rsidP="00EC47F5">
      <w:pPr>
        <w:pStyle w:val="JEB6"/>
      </w:pPr>
      <w:bookmarkStart w:id="0" w:name="_Toc530527644"/>
      <w:r w:rsidRPr="00B73C88">
        <w:rPr>
          <w:rFonts w:hint="eastAsia"/>
        </w:rPr>
        <w:t>基於特徵挑選之智慧型時間序列預測研究</w:t>
      </w:r>
    </w:p>
    <w:p w14:paraId="28D6F325" w14:textId="77777777" w:rsidR="00EC47F5" w:rsidRPr="00EC47F5" w:rsidRDefault="00EC47F5" w:rsidP="00EC47F5">
      <w:pPr>
        <w:pStyle w:val="JEB6"/>
      </w:pPr>
      <w:r w:rsidRPr="00EC47F5">
        <w:t>A Study on Intelligent Time Series Prediction Based on Feature Selection</w:t>
      </w:r>
    </w:p>
    <w:bookmarkEnd w:id="0"/>
    <w:p w14:paraId="03CE3E92" w14:textId="77777777" w:rsidR="0019412F" w:rsidRPr="00C70D41" w:rsidRDefault="00056F72" w:rsidP="005074A6">
      <w:pPr>
        <w:pStyle w:val="JEB1"/>
        <w:numPr>
          <w:ilvl w:val="0"/>
          <w:numId w:val="9"/>
        </w:numPr>
      </w:pPr>
      <w:r w:rsidRPr="00C70D41">
        <w:rPr>
          <w:rFonts w:hint="eastAsia"/>
        </w:rPr>
        <w:t>緒論</w:t>
      </w:r>
    </w:p>
    <w:p w14:paraId="0FED1749" w14:textId="77777777" w:rsidR="00D72613" w:rsidRPr="005E3007" w:rsidRDefault="00D72613" w:rsidP="005074A6">
      <w:pPr>
        <w:pStyle w:val="JEB3"/>
        <w:numPr>
          <w:ilvl w:val="0"/>
          <w:numId w:val="10"/>
        </w:numPr>
      </w:pPr>
      <w:r w:rsidRPr="005E3007">
        <w:rPr>
          <w:rFonts w:hint="eastAsia"/>
        </w:rPr>
        <w:t>股票預測文獻彙整</w:t>
      </w:r>
    </w:p>
    <w:tbl>
      <w:tblPr>
        <w:tblStyle w:val="a7"/>
        <w:tblW w:w="8522" w:type="dxa"/>
        <w:tblBorders>
          <w:left w:val="none" w:sz="0" w:space="0" w:color="auto"/>
          <w:right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525"/>
        <w:gridCol w:w="1134"/>
        <w:gridCol w:w="1276"/>
        <w:gridCol w:w="1417"/>
        <w:gridCol w:w="1610"/>
      </w:tblGrid>
      <w:tr w:rsidR="00327FC2" w:rsidRPr="00C70D41" w14:paraId="1B63B3F5" w14:textId="77777777" w:rsidTr="00D27432">
        <w:tc>
          <w:tcPr>
            <w:tcW w:w="1560" w:type="dxa"/>
            <w:tcBorders>
              <w:top w:val="single" w:sz="8" w:space="0" w:color="auto"/>
              <w:bottom w:val="single" w:sz="4" w:space="0" w:color="auto"/>
            </w:tcBorders>
          </w:tcPr>
          <w:p w14:paraId="15A31029" w14:textId="77777777" w:rsidR="00B5647B" w:rsidRPr="00C70D41" w:rsidRDefault="00B5647B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作者</w:t>
            </w:r>
            <w:r w:rsidR="00AD48AD"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 </w:t>
            </w:r>
            <w:r w:rsidR="00E50522"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（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年</w:t>
            </w:r>
            <w:r w:rsidR="00E50522"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）</w:t>
            </w:r>
          </w:p>
        </w:tc>
        <w:tc>
          <w:tcPr>
            <w:tcW w:w="1525" w:type="dxa"/>
            <w:tcBorders>
              <w:top w:val="single" w:sz="8" w:space="0" w:color="auto"/>
              <w:bottom w:val="single" w:sz="4" w:space="0" w:color="auto"/>
            </w:tcBorders>
          </w:tcPr>
          <w:p w14:paraId="2BAF9F10" w14:textId="77777777" w:rsidR="00B5647B" w:rsidRPr="00C70D41" w:rsidRDefault="00B5647B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資料集來源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</w:tcPr>
          <w:p w14:paraId="0B75EE41" w14:textId="77777777" w:rsidR="00B5647B" w:rsidRPr="00C70D41" w:rsidRDefault="00B5647B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輸出目標</w:t>
            </w:r>
          </w:p>
        </w:tc>
        <w:tc>
          <w:tcPr>
            <w:tcW w:w="1276" w:type="dxa"/>
            <w:tcBorders>
              <w:top w:val="single" w:sz="8" w:space="0" w:color="auto"/>
              <w:bottom w:val="single" w:sz="4" w:space="0" w:color="auto"/>
            </w:tcBorders>
          </w:tcPr>
          <w:p w14:paraId="4641FD91" w14:textId="77777777" w:rsidR="00B5647B" w:rsidRPr="00C70D41" w:rsidRDefault="00B5647B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取樣期間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4" w:space="0" w:color="auto"/>
            </w:tcBorders>
          </w:tcPr>
          <w:p w14:paraId="6CA9883A" w14:textId="77777777" w:rsidR="00B5647B" w:rsidRPr="00C70D41" w:rsidRDefault="00B5647B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方法</w:t>
            </w:r>
          </w:p>
        </w:tc>
        <w:tc>
          <w:tcPr>
            <w:tcW w:w="1610" w:type="dxa"/>
            <w:tcBorders>
              <w:top w:val="single" w:sz="8" w:space="0" w:color="auto"/>
              <w:bottom w:val="single" w:sz="4" w:space="0" w:color="auto"/>
            </w:tcBorders>
          </w:tcPr>
          <w:p w14:paraId="3EDC1022" w14:textId="77777777" w:rsidR="00B5647B" w:rsidRPr="00C70D41" w:rsidRDefault="00B5647B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表現指標</w:t>
            </w:r>
          </w:p>
        </w:tc>
      </w:tr>
      <w:bookmarkStart w:id="1" w:name="_Hlk4190078"/>
      <w:tr w:rsidR="00327FC2" w:rsidRPr="00C70D41" w14:paraId="3DF95E64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5AFB7C0B" w14:textId="68DFCFE4" w:rsidR="00B5647B" w:rsidRPr="00C70D41" w:rsidRDefault="00BB3903" w:rsidP="00A31119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CMBX10"/>
                <w:bCs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CMBX10" w:hint="eastAsia"/>
                <w:bCs/>
                <w:kern w:val="0"/>
                <w:sz w:val="20"/>
                <w:szCs w:val="20"/>
              </w:rPr>
              <w:instrText xml:space="preserve"> ADDIN EN.CITE &lt;EndNote&gt;&lt;Cite AuthorYear="1"&gt;&lt;Author&gt;Li&lt;/Author&gt;&lt;Year&gt;2014&lt;/Year&gt;&lt;RecNum&gt;28&lt;/RecNum&gt;&lt;DisplayText&gt;Li et al.</w:instrText>
            </w:r>
            <w:r w:rsidR="00A31119">
              <w:rPr>
                <w:rFonts w:ascii="Times New Roman" w:eastAsia="新細明體" w:hAnsi="Times New Roman" w:cs="CMBX10" w:hint="eastAsia"/>
                <w:bCs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CMBX10" w:hint="eastAsia"/>
                <w:bCs/>
                <w:kern w:val="0"/>
                <w:sz w:val="20"/>
                <w:szCs w:val="20"/>
              </w:rPr>
              <w:instrText>2014</w:instrText>
            </w:r>
            <w:r w:rsidR="00A31119">
              <w:rPr>
                <w:rFonts w:ascii="Times New Roman" w:eastAsia="新細明體" w:hAnsi="Times New Roman" w:cs="CMBX10" w:hint="eastAsia"/>
                <w:bCs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CMBX10" w:hint="eastAsia"/>
                <w:bCs/>
                <w:kern w:val="0"/>
                <w:sz w:val="20"/>
                <w:szCs w:val="20"/>
              </w:rPr>
              <w:instrText>&lt;/DisplayText&gt;&lt;record&gt;&lt;rec-number&gt;28&lt;/rec-number&gt;&lt;foreign-keys&gt;&lt;key app="EN" db-id="w55fd2zsntfttdeatv4xsra8txaaxaevx0w0" times</w:instrText>
            </w:r>
            <w:r w:rsidR="00A31119">
              <w:rPr>
                <w:rFonts w:ascii="Times New Roman" w:eastAsia="新細明體" w:hAnsi="Times New Roman" w:cs="CMBX10"/>
                <w:bCs/>
                <w:kern w:val="0"/>
                <w:sz w:val="20"/>
                <w:szCs w:val="20"/>
              </w:rPr>
              <w:instrText>tamp="1553293672"&gt;28&lt;/key&gt;&lt;/foreign-keys&gt;&lt;ref-type name="Journal Article"&gt;17&lt;/ref-type&gt;&lt;contributors&gt;&lt;authors&gt;&lt;author&gt;Li, Xiangfei&lt;/author&gt;&lt;author&gt;Zhang, Zaisheng&lt;/author&gt;&lt;author&gt;Huang, Chao&lt;/author&gt;&lt;/authors&gt;&lt;/contributors&gt;&lt;titles&gt;&lt;title&gt;An EPC forecasting method for stock index based on integrating empirical mode decomposition, SVM and cuckoo search algorithm&lt;/title&gt;&lt;secondary-title&gt;Journal of Systems Science and Information&lt;/secondary-title&gt;&lt;/titles&gt;&lt;periodical&gt;&lt;full-title&gt;Journal of Systems Science and Information&lt;/full-title&gt;&lt;/periodical&gt;&lt;pages&gt;481-504&lt;/pages&gt;&lt;volume&gt;2&lt;/volume&gt;&lt;number&gt;6&lt;/number&gt;&lt;dates&gt;&lt;year&gt;2014&lt;/year&gt;&lt;/dates&gt;&lt;isbn&gt;2512-6660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CMBX10"/>
                <w:bCs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CMBX10" w:hint="eastAsia"/>
                <w:bCs/>
                <w:noProof/>
                <w:kern w:val="0"/>
                <w:sz w:val="20"/>
                <w:szCs w:val="20"/>
              </w:rPr>
              <w:t>Li et al.</w:t>
            </w:r>
            <w:r w:rsidR="00A31119">
              <w:rPr>
                <w:rFonts w:ascii="Times New Roman" w:eastAsia="新細明體" w:hAnsi="Times New Roman" w:cs="CMBX10" w:hint="eastAsia"/>
                <w:bCs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CMBX10" w:hint="eastAsia"/>
                <w:bCs/>
                <w:noProof/>
                <w:kern w:val="0"/>
                <w:sz w:val="20"/>
                <w:szCs w:val="20"/>
              </w:rPr>
              <w:t>2014</w:t>
            </w:r>
            <w:r w:rsidR="00A31119">
              <w:rPr>
                <w:rFonts w:ascii="Times New Roman" w:eastAsia="新細明體" w:hAnsi="Times New Roman" w:cs="CMBX10" w:hint="eastAsia"/>
                <w:bCs/>
                <w:noProof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CMBX10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D29B1E" w14:textId="77777777" w:rsidR="00327FC2" w:rsidRPr="00C70D41" w:rsidRDefault="00327FC2" w:rsidP="005A39A5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t>SSEC</w:t>
            </w:r>
            <w:r w:rsidR="00D72613" w:rsidRPr="00C70D41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t>,</w:t>
            </w:r>
          </w:p>
          <w:p w14:paraId="3695C808" w14:textId="77777777" w:rsidR="00B5647B" w:rsidRPr="00C70D41" w:rsidRDefault="005A39A5" w:rsidP="005A39A5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</w:pPr>
            <w:bookmarkStart w:id="2" w:name="OLE_LINK89"/>
            <w:bookmarkStart w:id="3" w:name="OLE_LINK90"/>
            <w:r w:rsidRPr="00C70D41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t>NASDAQ</w:t>
            </w:r>
            <w:bookmarkEnd w:id="2"/>
            <w:bookmarkEnd w:id="3"/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B27B7BE" w14:textId="77777777" w:rsidR="00B5647B" w:rsidRPr="00C70D41" w:rsidRDefault="005A39A5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DC0CFE3" w14:textId="77777777" w:rsidR="00B5647B" w:rsidRPr="00C70D41" w:rsidRDefault="005A39A5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2011-201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F40577" w14:textId="77777777" w:rsidR="00B5647B" w:rsidRPr="00C70D41" w:rsidRDefault="005A39A5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微軟正黑體"/>
                <w:color w:val="000000"/>
                <w:kern w:val="0"/>
                <w:sz w:val="20"/>
                <w:szCs w:val="20"/>
                <w:lang w:val="zh-TW"/>
              </w:rPr>
              <w:t>SVM</w:t>
            </w:r>
            <w:r w:rsidR="00AA598C" w:rsidRPr="00C70D41">
              <w:rPr>
                <w:rFonts w:ascii="Times New Roman" w:eastAsia="新細明體" w:hAnsi="Times New Roman" w:cs="微軟正黑體" w:hint="eastAsia"/>
                <w:color w:val="000000"/>
                <w:kern w:val="0"/>
                <w:sz w:val="20"/>
                <w:szCs w:val="20"/>
                <w:lang w:val="zh-TW"/>
              </w:rPr>
              <w:t xml:space="preserve">, </w:t>
            </w:r>
            <w:r w:rsidR="00AA598C" w:rsidRPr="00C70D41">
              <w:rPr>
                <w:rFonts w:ascii="Times New Roman" w:eastAsia="新細明體" w:hAnsi="Times New Roman" w:cs="微軟正黑體"/>
                <w:color w:val="000000"/>
                <w:kern w:val="0"/>
                <w:sz w:val="20"/>
                <w:szCs w:val="20"/>
                <w:lang w:val="zh-TW"/>
              </w:rPr>
              <w:t>EMD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24828371" w14:textId="77777777" w:rsidR="00B5647B" w:rsidRPr="00C70D41" w:rsidRDefault="005A39A5" w:rsidP="00B359DD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RMSE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,</w:t>
            </w:r>
            <w:r w:rsidR="00327FC2"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 xml:space="preserve"> MAE, MAPE</w:t>
            </w:r>
          </w:p>
        </w:tc>
      </w:tr>
      <w:bookmarkEnd w:id="1"/>
      <w:tr w:rsidR="00327FC2" w:rsidRPr="00C70D41" w14:paraId="5BCA7EDB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2A70217" w14:textId="13904177" w:rsidR="00AA598C" w:rsidRPr="00C70D41" w:rsidRDefault="00BB3903" w:rsidP="00A31119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 xml:space="preserve"> ADDIN EN.CITE &lt;EndNote&gt;&lt;Cite AuthorYear="1"&gt;&lt;Author&gt;Xi&lt;/Author&gt;&lt;Year&gt;2014&lt;/Year&gt;&lt;RecNum&gt;32&lt;/RecNum&gt;&lt;DisplayText&gt;Xi et al.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2014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&lt;/DisplayText&gt;&lt;record&gt;&lt;rec-number&gt;32&lt;/rec-number&gt;&lt;foreign-keys&gt;&lt;key app="EN" db-id="w55fd2zsntfttdeatv4xsra8txaaxaevx0w0" times</w:instrText>
            </w:r>
            <w:r w:rsidR="00A31119">
              <w:rPr>
                <w:rFonts w:ascii="Times New Roman" w:eastAsia="新細明體" w:hAnsi="Times New Roman"/>
                <w:sz w:val="20"/>
                <w:szCs w:val="20"/>
              </w:rPr>
              <w:instrText>tamp="1553293676"&gt;32&lt;/key&gt;&lt;/foreign-keys&gt;&lt;ref-type name="Journal Article"&gt;17&lt;/ref-type&gt;&lt;contributors&gt;&lt;authors&gt;&lt;author&gt;Xi, Lu&lt;/author&gt;&lt;author&gt;Muzhou, Hou&lt;/author&gt;&lt;author&gt;Lee, Moon Ho&lt;/author&gt;&lt;author&gt;Li, Jun&lt;/author&gt;&lt;author&gt;Wei, Duan&lt;/author&gt;&lt;author&gt;Hai, Han&lt;/author&gt;&lt;author&gt;Wu, Yalin&lt;/author&gt;&lt;/authors&gt;&lt;/contributors&gt;&lt;titles&gt;&lt;title&gt;A new constructive neural network method for noise processing and its application on stock market prediction&lt;/title&gt;&lt;secondary-title&gt;Applied Soft Computing&lt;/secondary-title&gt;&lt;/titles&gt;&lt;periodical&gt;&lt;full-title&gt;Applied Soft Computing&lt;/full-title&gt;&lt;/periodical&gt;&lt;pages&gt;57-66&lt;/pages&gt;&lt;volume&gt;15&lt;/volume&gt;&lt;dates&gt;&lt;year&gt;2014&lt;/year&gt;&lt;/dates&gt;&lt;isbn&gt;1568-4946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Xi et al.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2014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C07E513" w14:textId="77777777" w:rsidR="00AA598C" w:rsidRPr="00C70D41" w:rsidRDefault="00AA598C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Chongqing Iron &amp; Steel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 xml:space="preserve">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EBF6FF" w14:textId="77777777" w:rsidR="00AA598C" w:rsidRPr="00C70D41" w:rsidRDefault="00AA598C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4" w:name="OLE_LINK28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4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6F8075" w14:textId="77777777" w:rsidR="00D72613" w:rsidRPr="00C70D41" w:rsidRDefault="00327FC2" w:rsidP="00AA598C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01</w:t>
            </w:r>
            <w:r w:rsidR="00D72613" w:rsidRPr="00C70D41">
              <w:rPr>
                <w:rFonts w:ascii="Times New Roman" w:eastAsia="新細明體" w:hAnsi="Times New Roman"/>
                <w:sz w:val="20"/>
                <w:szCs w:val="20"/>
              </w:rPr>
              <w:t>.</w:t>
            </w:r>
            <w:r w:rsidR="00AA598C" w:rsidRPr="00C70D41">
              <w:rPr>
                <w:rFonts w:ascii="Times New Roman" w:eastAsia="新細明體" w:hAnsi="Times New Roman"/>
                <w:sz w:val="20"/>
                <w:szCs w:val="20"/>
              </w:rPr>
              <w:t>04</w:t>
            </w:r>
            <w:r w:rsidR="00D72613" w:rsidRPr="00C70D41">
              <w:rPr>
                <w:rFonts w:ascii="Times New Roman" w:eastAsia="新細明體" w:hAnsi="Times New Roman"/>
                <w:sz w:val="20"/>
                <w:szCs w:val="20"/>
              </w:rPr>
              <w:t>.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2012</w:t>
            </w:r>
            <w:r w:rsidR="00D72613" w:rsidRPr="00C70D41">
              <w:rPr>
                <w:rFonts w:ascii="Times New Roman" w:eastAsia="新細明體" w:hAnsi="Times New Roman"/>
                <w:sz w:val="20"/>
                <w:szCs w:val="20"/>
              </w:rPr>
              <w:t>-</w:t>
            </w:r>
          </w:p>
          <w:p w14:paraId="489FF0F4" w14:textId="77777777" w:rsidR="00AA598C" w:rsidRPr="00C70D41" w:rsidRDefault="00D72613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10.</w:t>
            </w:r>
            <w:r w:rsidR="00AA598C" w:rsidRPr="00C70D41">
              <w:rPr>
                <w:rFonts w:ascii="Times New Roman" w:eastAsia="新細明體" w:hAnsi="Times New Roman"/>
                <w:sz w:val="20"/>
                <w:szCs w:val="20"/>
              </w:rPr>
              <w:t>08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.2012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AEBA26C" w14:textId="77777777" w:rsidR="00AA598C" w:rsidRPr="00C70D41" w:rsidRDefault="00AA598C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RBF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CC2E4A5" w14:textId="77777777" w:rsidR="00AA598C" w:rsidRPr="00C70D41" w:rsidRDefault="00AA598C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RMSE</w:t>
            </w:r>
          </w:p>
        </w:tc>
      </w:tr>
      <w:tr w:rsidR="00327FC2" w:rsidRPr="00C70D41" w14:paraId="4A281616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2718D93" w14:textId="077AA2E2" w:rsidR="00AA598C" w:rsidRPr="00C70D41" w:rsidRDefault="00BB3903" w:rsidP="00A31119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bCs/>
                <w:color w:val="000000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Times New Roman" w:hint="eastAsia"/>
                <w:bCs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Bas&lt;/Author&gt;&lt;Year&gt;2015&lt;/Year&gt;&lt;RecNum&gt;34&lt;/RecNum&gt;&lt;DisplayText&gt;Bas et al.</w:instrText>
            </w:r>
            <w:r w:rsidR="00A31119">
              <w:rPr>
                <w:rFonts w:ascii="Times New Roman" w:eastAsia="新細明體" w:hAnsi="Times New Roman" w:cs="Times New Roman" w:hint="eastAsia"/>
                <w:bCs/>
                <w:color w:val="000000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Times New Roman" w:hint="eastAsia"/>
                <w:bCs/>
                <w:color w:val="000000"/>
                <w:kern w:val="0"/>
                <w:sz w:val="20"/>
                <w:szCs w:val="20"/>
              </w:rPr>
              <w:instrText>2015</w:instrText>
            </w:r>
            <w:r w:rsidR="00A31119">
              <w:rPr>
                <w:rFonts w:ascii="Times New Roman" w:eastAsia="新細明體" w:hAnsi="Times New Roman" w:cs="Times New Roman" w:hint="eastAsia"/>
                <w:bCs/>
                <w:color w:val="000000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Times New Roman" w:hint="eastAsia"/>
                <w:bCs/>
                <w:color w:val="000000"/>
                <w:kern w:val="0"/>
                <w:sz w:val="20"/>
                <w:szCs w:val="20"/>
              </w:rPr>
              <w:instrText>&lt;/DisplayText&gt;&lt;record&gt;&lt;rec-number&gt;34&lt;/rec-number&gt;&lt;foreign-keys&gt;&lt;key app="EN" db-id="w55fd2zsntfttdeatv4xsra8txaaxaevx0w0" tim</w:instrText>
            </w:r>
            <w:r w:rsidR="00A31119">
              <w:rPr>
                <w:rFonts w:ascii="Times New Roman" w:eastAsia="新細明體" w:hAnsi="Times New Roman" w:cs="Times New Roman"/>
                <w:bCs/>
                <w:color w:val="000000"/>
                <w:kern w:val="0"/>
                <w:sz w:val="20"/>
                <w:szCs w:val="20"/>
              </w:rPr>
              <w:instrText>estamp="1553293678"&gt;34&lt;/key&gt;&lt;/foreign-keys&gt;&lt;ref-type name="Journal Article"&gt;17&lt;/ref-type&gt;&lt;contributors&gt;&lt;authors&gt;&lt;author&gt;Bas, Eren&lt;/author&gt;&lt;author&gt;Yolcu, Ufuk&lt;/author&gt;&lt;author&gt;Egrioglu, Erol&lt;/author&gt;&lt;author&gt;Aladag, Cagdas Hakan&lt;/author&gt;&lt;/authors&gt;&lt;/contributors&gt;&lt;titles&gt;&lt;title&gt;A fuzzy time series forecasting method based on operation of union and feed forward artificial neural network&lt;/title&gt;&lt;secondary-title&gt;American Journal of Intelligent Systems&lt;/secondary-title&gt;&lt;/titles&gt;&lt;periodical&gt;&lt;full-title&gt;American Journal of Intelligent Systems&lt;/full-title&gt;&lt;/periodical&gt;&lt;pages&gt;81-91&lt;/pages&gt;&lt;volume&gt;5&lt;/volume&gt;&lt;number&gt;3&lt;/number&gt;&lt;dates&gt;&lt;year&gt;2015&lt;/year&gt;&lt;/dates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Times New Roman"/>
                <w:bCs/>
                <w:color w:val="000000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Bas et al.</w:t>
            </w:r>
            <w:r w:rsidR="00A31119">
              <w:rPr>
                <w:rFonts w:ascii="Times New Roman" w:eastAsia="新細明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2015</w:t>
            </w:r>
            <w:r w:rsidR="00A31119">
              <w:rPr>
                <w:rFonts w:ascii="Times New Roman" w:eastAsia="新細明體" w:hAnsi="Times New Roman" w:cs="Times New Roman" w:hint="eastAsia"/>
                <w:bCs/>
                <w:noProof/>
                <w:color w:val="000000"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Times New Roman"/>
                <w:bCs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950F719" w14:textId="77777777" w:rsidR="00327FC2" w:rsidRPr="00C70D41" w:rsidRDefault="00327FC2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BIST</w:t>
            </w:r>
            <w:r w:rsidR="00D72613"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,</w:t>
            </w:r>
          </w:p>
          <w:p w14:paraId="12246ADB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TAIFEX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2405D7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5" w:name="OLE_LINK29"/>
            <w:bookmarkStart w:id="6" w:name="OLE_LINK30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5"/>
            <w:bookmarkEnd w:id="6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300B802" w14:textId="77777777" w:rsidR="00AA598C" w:rsidRPr="00C70D41" w:rsidRDefault="003A45AB" w:rsidP="00D72613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7" w:name="OLE_LINK33"/>
            <w:bookmarkStart w:id="8" w:name="OLE_LINK34"/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10.</w:t>
            </w:r>
            <w:r w:rsidR="00D72613" w:rsidRPr="00C70D41">
              <w:rPr>
                <w:rFonts w:ascii="Times New Roman" w:eastAsia="新細明體" w:hAnsi="Times New Roman"/>
                <w:sz w:val="20"/>
                <w:szCs w:val="20"/>
              </w:rPr>
              <w:t xml:space="preserve"> 01.</w:t>
            </w:r>
            <w:r w:rsidR="00456D40" w:rsidRPr="00C70D41">
              <w:rPr>
                <w:rFonts w:ascii="Times New Roman" w:eastAsia="新細明體" w:hAnsi="Times New Roman"/>
                <w:sz w:val="20"/>
                <w:szCs w:val="20"/>
              </w:rPr>
              <w:t xml:space="preserve">2010- 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12.</w:t>
            </w:r>
            <w:r w:rsidR="00D72613" w:rsidRPr="00C70D41">
              <w:rPr>
                <w:rFonts w:ascii="Times New Roman" w:eastAsia="新細明體" w:hAnsi="Times New Roman"/>
                <w:sz w:val="20"/>
                <w:szCs w:val="20"/>
              </w:rPr>
              <w:t xml:space="preserve"> 23.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2010</w:t>
            </w:r>
            <w:bookmarkEnd w:id="7"/>
            <w:bookmarkEnd w:id="8"/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DA019B0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FFA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0206639C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9" w:name="OLE_LINK31"/>
            <w:bookmarkStart w:id="10" w:name="OLE_LINK32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RMSE</w:t>
            </w:r>
            <w:bookmarkEnd w:id="9"/>
            <w:bookmarkEnd w:id="10"/>
          </w:p>
        </w:tc>
      </w:tr>
      <w:tr w:rsidR="00327FC2" w:rsidRPr="00C70D41" w14:paraId="7F0B2F17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EE42F98" w14:textId="4DB11894" w:rsidR="00AA598C" w:rsidRPr="00C70D41" w:rsidRDefault="00BB3903" w:rsidP="00A31119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Cambria-Bold"/>
                <w:bCs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Cambria-Bold" w:hint="eastAsia"/>
                <w:bCs/>
                <w:kern w:val="0"/>
                <w:sz w:val="20"/>
                <w:szCs w:val="20"/>
              </w:rPr>
              <w:instrText xml:space="preserve"> ADDIN EN.CITE &lt;EndNote&gt;&lt;Cite AuthorYear="1"&gt;&lt;Author&gt;Ye&lt;/Author&gt;&lt;Year&gt;2015&lt;/Year&gt;&lt;RecNum&gt;35&lt;/RecNum&gt;&lt;DisplayText&gt;Ye and Wei</w:instrText>
            </w:r>
            <w:r w:rsidR="00A31119">
              <w:rPr>
                <w:rFonts w:ascii="Times New Roman" w:eastAsia="新細明體" w:hAnsi="Times New Roman" w:cs="Cambria-Bold" w:hint="eastAsia"/>
                <w:bCs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Cambria-Bold" w:hint="eastAsia"/>
                <w:bCs/>
                <w:kern w:val="0"/>
                <w:sz w:val="20"/>
                <w:szCs w:val="20"/>
              </w:rPr>
              <w:instrText>2015</w:instrText>
            </w:r>
            <w:r w:rsidR="00A31119">
              <w:rPr>
                <w:rFonts w:ascii="Times New Roman" w:eastAsia="新細明體" w:hAnsi="Times New Roman" w:cs="Cambria-Bold" w:hint="eastAsia"/>
                <w:bCs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Cambria-Bold" w:hint="eastAsia"/>
                <w:bCs/>
                <w:kern w:val="0"/>
                <w:sz w:val="20"/>
                <w:szCs w:val="20"/>
              </w:rPr>
              <w:instrText>&lt;/DisplayText&gt;&lt;record&gt;&lt;rec-number&gt;35&lt;/rec-number&gt;&lt;foreign-keys&gt;&lt;key app="EN" db-id="w55fd2zsntfttdeatv4xsra8txaaxaevx0w0" time</w:instrText>
            </w:r>
            <w:r w:rsidR="00A31119">
              <w:rPr>
                <w:rFonts w:ascii="Times New Roman" w:eastAsia="新細明體" w:hAnsi="Times New Roman" w:cs="Cambria-Bold"/>
                <w:bCs/>
                <w:kern w:val="0"/>
                <w:sz w:val="20"/>
                <w:szCs w:val="20"/>
              </w:rPr>
              <w:instrText>stamp="1553293942"&gt;35&lt;/key&gt;&lt;/foreign-keys&gt;&lt;ref-type name="Journal Article"&gt;17&lt;/ref-type&gt;&lt;contributors&gt;&lt;authors&gt;&lt;author&gt;Ye, Qinglan&lt;/author&gt;&lt;author&gt;Wei, Lianxin&lt;/author&gt;&lt;/authors&gt;&lt;/contributors&gt;&lt;titles&gt;&lt;title&gt;The prediction of stock price based on improved wavelet neural network&lt;/title&gt;&lt;secondary-title&gt;Open Journal of Applied Sciences&lt;/secondary-title&gt;&lt;/titles&gt;&lt;periodical&gt;&lt;full-title&gt;Open Journal of Applied Sciences&lt;/full-title&gt;&lt;/periodical&gt;&lt;pages&gt;115-120&lt;/pages&gt;&lt;volume&gt;5&lt;/volume&gt;&lt;number&gt;04&lt;/number&gt;&lt;dates&gt;&lt;year&gt;2015&lt;/year&gt;&lt;/dates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Cambria-Bold"/>
                <w:bCs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Cambria-Bold" w:hint="eastAsia"/>
                <w:bCs/>
                <w:noProof/>
                <w:kern w:val="0"/>
                <w:sz w:val="20"/>
                <w:szCs w:val="20"/>
              </w:rPr>
              <w:t>Ye and Wei</w:t>
            </w:r>
            <w:r w:rsidR="00A31119">
              <w:rPr>
                <w:rFonts w:ascii="Times New Roman" w:eastAsia="新細明體" w:hAnsi="Times New Roman" w:cs="Cambria-Bold" w:hint="eastAsia"/>
                <w:bCs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Cambria-Bold" w:hint="eastAsia"/>
                <w:bCs/>
                <w:noProof/>
                <w:kern w:val="0"/>
                <w:sz w:val="20"/>
                <w:szCs w:val="20"/>
              </w:rPr>
              <w:t>2015</w:t>
            </w:r>
            <w:r w:rsidR="00A31119">
              <w:rPr>
                <w:rFonts w:ascii="Times New Roman" w:eastAsia="新細明體" w:hAnsi="Times New Roman" w:cs="Cambria-Bold" w:hint="eastAsia"/>
                <w:bCs/>
                <w:noProof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Cambria-Bold"/>
                <w:bCs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302D6C1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SSE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EF55964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11" w:name="OLE_LINK35"/>
            <w:bookmarkStart w:id="12" w:name="OLE_LINK36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11"/>
            <w:bookmarkEnd w:id="12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57342C5" w14:textId="77777777" w:rsidR="00AA598C" w:rsidRPr="00C70D41" w:rsidRDefault="00D72613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012 -</w:t>
            </w:r>
            <w:r w:rsidR="003A45AB"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01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D559B5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W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0DF3BF0" w14:textId="77777777" w:rsidR="00AA598C" w:rsidRPr="00C70D41" w:rsidRDefault="003A45A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13" w:name="OLE_LINK47"/>
            <w:bookmarkStart w:id="14" w:name="OLE_LINK48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RMSE, MAPE</w:t>
            </w:r>
            <w:bookmarkEnd w:id="13"/>
            <w:bookmarkEnd w:id="14"/>
          </w:p>
        </w:tc>
      </w:tr>
      <w:tr w:rsidR="00327FC2" w:rsidRPr="00C70D41" w14:paraId="348B7262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B1A7B71" w14:textId="63EFC188" w:rsidR="006D5E6E" w:rsidRPr="00C70D41" w:rsidRDefault="00BB3903" w:rsidP="00A31119">
            <w:pPr>
              <w:rPr>
                <w:rFonts w:ascii="Times New Roman" w:eastAsia="新細明體" w:hAnsi="Times New Roman" w:cs="QuasiTimes-Regular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QuasiTimes-Regular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QuasiTimes-Regular" w:hint="eastAsia"/>
                <w:kern w:val="0"/>
                <w:sz w:val="20"/>
                <w:szCs w:val="20"/>
              </w:rPr>
              <w:instrText xml:space="preserve"> ADDIN EN.CITE &lt;EndNote&gt;&lt;Cite AuthorYear="1"&gt;&lt;Author&gt;Khuat&lt;/Author&gt;&lt;Year&gt;2016&lt;/Year&gt;&lt;RecNum&gt;19&lt;/RecNum&gt;&lt;DisplayText&gt;Khuat et al.</w:instrText>
            </w:r>
            <w:r w:rsidR="00A31119">
              <w:rPr>
                <w:rFonts w:ascii="Times New Roman" w:eastAsia="新細明體" w:hAnsi="Times New Roman" w:cs="QuasiTimes-Regular" w:hint="eastAsia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QuasiTimes-Regular" w:hint="eastAsia"/>
                <w:kern w:val="0"/>
                <w:sz w:val="20"/>
                <w:szCs w:val="20"/>
              </w:rPr>
              <w:instrText>2016</w:instrText>
            </w:r>
            <w:r w:rsidR="00A31119">
              <w:rPr>
                <w:rFonts w:ascii="Times New Roman" w:eastAsia="新細明體" w:hAnsi="Times New Roman" w:cs="QuasiTimes-Regular" w:hint="eastAsia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QuasiTimes-Regular" w:hint="eastAsia"/>
                <w:kern w:val="0"/>
                <w:sz w:val="20"/>
                <w:szCs w:val="20"/>
              </w:rPr>
              <w:instrText>&lt;/DisplayText&gt;&lt;record&gt;&lt;rec-number&gt;19&lt;/rec-number&gt;&lt;foreign-keys&gt;&lt;key app="EN" db-id="w55fd2zsntfttdeatv4xsra8txaaxaevx0w0"</w:instrText>
            </w:r>
            <w:r w:rsidR="00A31119">
              <w:rPr>
                <w:rFonts w:ascii="Times New Roman" w:eastAsia="新細明體" w:hAnsi="Times New Roman" w:cs="QuasiTimes-Regular"/>
                <w:kern w:val="0"/>
                <w:sz w:val="20"/>
                <w:szCs w:val="20"/>
              </w:rPr>
              <w:instrText xml:space="preserve"> timestamp="1553293661"&gt;19&lt;/key&gt;&lt;/foreign-keys&gt;&lt;ref-type name="Journal Article"&gt;17&lt;/ref-type&gt;&lt;contributors&gt;&lt;authors&gt;&lt;author&gt;Khuat, Thanh Tung&lt;/author&gt;&lt;author&gt;Le, Quang Chanh&lt;/author&gt;&lt;author&gt;Nguyen, Bich Loan&lt;/author&gt;&lt;author&gt;Le, My Hanh&lt;/author&gt;&lt;/authors&gt;&lt;/contributors&gt;&lt;titles&gt;&lt;title&gt;Forecasting Stock Price using Wavelet Neural Network Optimized by Directed Artificial Bee Colony Algorithm&lt;/title&gt;&lt;secondary-title&gt;Journal of Telecommunications and Information Technology&lt;/secondary-title&gt;&lt;/titles&gt;&lt;periodical&gt;&lt;full-title&gt;Journal of Telecommunications and Information Technology&lt;/full-title&gt;&lt;/periodical&gt;&lt;pages&gt;43-52&lt;/pages&gt;&lt;number&gt;2&lt;/number&gt;&lt;dates&gt;&lt;year&gt;2016&lt;/year&gt;&lt;/dates&gt;&lt;isbn&gt;1509-4553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QuasiTimes-Regular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QuasiTimes-Regular" w:hint="eastAsia"/>
                <w:noProof/>
                <w:kern w:val="0"/>
                <w:sz w:val="20"/>
                <w:szCs w:val="20"/>
              </w:rPr>
              <w:t>Khuat et al.</w:t>
            </w:r>
            <w:r w:rsidR="00A31119">
              <w:rPr>
                <w:rFonts w:ascii="Times New Roman" w:eastAsia="新細明體" w:hAnsi="Times New Roman" w:cs="QuasiTimes-Regular" w:hint="eastAsia"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QuasiTimes-Regular" w:hint="eastAsia"/>
                <w:noProof/>
                <w:kern w:val="0"/>
                <w:sz w:val="20"/>
                <w:szCs w:val="20"/>
              </w:rPr>
              <w:t>2016</w:t>
            </w:r>
            <w:r w:rsidR="00A31119">
              <w:rPr>
                <w:rFonts w:ascii="Times New Roman" w:eastAsia="新細明體" w:hAnsi="Times New Roman" w:cs="QuasiTimes-Regular" w:hint="eastAsia"/>
                <w:noProof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QuasiTimes-Regular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FE8214" w14:textId="77777777" w:rsidR="00C1764E" w:rsidRPr="00C70D41" w:rsidRDefault="00C1764E" w:rsidP="00C1764E">
            <w:pPr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Apple</w:t>
            </w:r>
            <w:r w:rsidR="00D72613"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,</w:t>
            </w:r>
          </w:p>
          <w:p w14:paraId="4BD125FC" w14:textId="77777777" w:rsidR="00C1764E" w:rsidRPr="00C70D41" w:rsidRDefault="00C1764E" w:rsidP="00C1764E">
            <w:pPr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Yahoo</w:t>
            </w:r>
            <w:r w:rsidR="00D72613"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,</w:t>
            </w:r>
          </w:p>
          <w:p w14:paraId="31AB23F7" w14:textId="77777777" w:rsidR="00AA598C" w:rsidRPr="00C70D41" w:rsidRDefault="00C1764E" w:rsidP="00C1764E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Googl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D8F9865" w14:textId="77777777" w:rsidR="00AA598C" w:rsidRPr="00C70D41" w:rsidRDefault="00C1764E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15" w:name="OLE_LINK43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15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8D6101D" w14:textId="77777777" w:rsidR="00AA598C" w:rsidRPr="00C70D41" w:rsidRDefault="00C1764E" w:rsidP="00AA598C">
            <w:pPr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</w:pPr>
            <w:bookmarkStart w:id="16" w:name="OLE_LINK39"/>
            <w:bookmarkStart w:id="17" w:name="OLE_LINK40"/>
            <w:r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2009-2013</w:t>
            </w:r>
          </w:p>
          <w:p w14:paraId="273515EF" w14:textId="77777777" w:rsidR="00C1764E" w:rsidRPr="00C70D41" w:rsidRDefault="00C1764E" w:rsidP="00AA598C">
            <w:pPr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2013-2014</w:t>
            </w:r>
          </w:p>
          <w:p w14:paraId="3A972CCB" w14:textId="77777777" w:rsidR="00C1764E" w:rsidRPr="00C70D41" w:rsidRDefault="00C1764E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QuasiTimes-Regular~1e"/>
                <w:kern w:val="0"/>
                <w:sz w:val="20"/>
                <w:szCs w:val="20"/>
              </w:rPr>
              <w:t>2014-2015.</w:t>
            </w:r>
            <w:bookmarkEnd w:id="16"/>
            <w:bookmarkEnd w:id="17"/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9E3FB6" w14:textId="77777777" w:rsidR="00AA598C" w:rsidRPr="00C70D41" w:rsidRDefault="00C1764E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MLP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5FF0C65" w14:textId="77777777" w:rsidR="00AA598C" w:rsidRPr="00C70D41" w:rsidRDefault="00C1764E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RMSE</w:t>
            </w:r>
          </w:p>
        </w:tc>
      </w:tr>
      <w:tr w:rsidR="00327FC2" w:rsidRPr="00C70D41" w14:paraId="5DD07308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4AFDE75" w14:textId="321AB8AE" w:rsidR="00AA598C" w:rsidRPr="00C70D41" w:rsidRDefault="00BB3903" w:rsidP="00A31119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 xml:space="preserve"> ADDIN EN.CITE &lt;EndNote&gt;&lt;Cite AuthorYear="1"&gt;&lt;Author&gt;Qiu&lt;/Author&gt;&lt;Year&gt;2016&lt;/Year&gt;&lt;RecNum&gt;12&lt;/RecNum&gt;&lt;DisplayText&gt;Qiu and Song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2016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&lt;/DisplayText&gt;&lt;record&gt;&lt;rec-number&gt;12&lt;/rec-number&gt;&lt;foreign-keys&gt;&lt;key app="EN" db-id="w55fd2zsntfttdeatv4xsra8txaaxaevx0w0" t</w:instrText>
            </w:r>
            <w:r w:rsidR="00A31119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instrText>imestamp="1553293649"&gt;12&lt;/key&gt;&lt;/foreign-keys&gt;&lt;ref-type name="Journal Article"&gt;17&lt;/ref-type&gt;&lt;contributors&gt;&lt;authors&gt;&lt;author&gt;Qiu, Mingyue&lt;/author&gt;&lt;author&gt;Song, Yu&lt;/author&gt;&lt;/authors&gt;&lt;/contributors&gt;&lt;titles&gt;&lt;title&gt;Predicting the direction of stock market index movement using an optimized artificial neural network model&lt;/title&gt;&lt;secondary-title&gt;PloS one&lt;/secondary-title&gt;&lt;/titles&gt;&lt;periodical&gt;&lt;full-title&gt;PloS one&lt;/full-title&gt;&lt;/periodical&gt;&lt;pages&gt;e0155133&lt;/pages&gt;&lt;volume&gt;11&lt;/volume&gt;&lt;number&gt;5&lt;/number&gt;&lt;dates&gt;&lt;year&gt;2016&lt;/year&gt;&lt;/dates&gt;&lt;isbn&gt;1932-6203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Qiu and Song</w:t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2016</w:t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9F62BEF" w14:textId="77777777" w:rsidR="00AA598C" w:rsidRPr="00C70D41" w:rsidRDefault="00327FC2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1ef757c0"/>
                <w:kern w:val="0"/>
                <w:sz w:val="20"/>
                <w:szCs w:val="20"/>
              </w:rPr>
              <w:t>Nikkei</w:t>
            </w:r>
            <w:r w:rsidR="00633295" w:rsidRPr="00C70D41">
              <w:rPr>
                <w:rFonts w:ascii="Times New Roman" w:eastAsia="新細明體" w:hAnsi="Times New Roman" w:cs="AdvOT1ef757c0" w:hint="eastAsia"/>
                <w:kern w:val="0"/>
                <w:sz w:val="20"/>
                <w:szCs w:val="20"/>
              </w:rPr>
              <w:t xml:space="preserve"> </w:t>
            </w:r>
            <w:r w:rsidR="00C1764E" w:rsidRPr="00C70D41">
              <w:rPr>
                <w:rFonts w:ascii="Times New Roman" w:eastAsia="新細明體" w:hAnsi="Times New Roman" w:cs="AdvOT1ef757c0"/>
                <w:kern w:val="0"/>
                <w:sz w:val="20"/>
                <w:szCs w:val="20"/>
              </w:rPr>
              <w:t>225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4004C37" w14:textId="77777777" w:rsidR="00AA598C" w:rsidRPr="00C70D41" w:rsidRDefault="00C1764E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18" w:name="OLE_LINK44"/>
            <w:bookmarkStart w:id="19" w:name="OLE_LINK45"/>
            <w:bookmarkStart w:id="20" w:name="OLE_LINK46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18"/>
            <w:bookmarkEnd w:id="19"/>
            <w:bookmarkEnd w:id="20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788C09" w14:textId="77777777" w:rsidR="00AA598C" w:rsidRPr="00C70D41" w:rsidRDefault="00C1764E" w:rsidP="00C1764E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AdvOT1ef757c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1ef757c0"/>
                <w:kern w:val="0"/>
                <w:sz w:val="20"/>
                <w:szCs w:val="20"/>
              </w:rPr>
              <w:t>2007-2013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A0F5A3" w14:textId="77777777" w:rsidR="00AA598C" w:rsidRPr="00C70D41" w:rsidRDefault="00C1764E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GA-A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2FC22D1" w14:textId="77777777" w:rsidR="00AA598C" w:rsidRPr="00C70D41" w:rsidRDefault="00C1764E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f3919c9c.B"/>
                <w:kern w:val="0"/>
                <w:sz w:val="20"/>
                <w:szCs w:val="20"/>
              </w:rPr>
              <w:t>Hit ratio</w:t>
            </w:r>
          </w:p>
        </w:tc>
      </w:tr>
      <w:tr w:rsidR="003768D2" w:rsidRPr="00C70D41" w14:paraId="7E225686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20D9E235" w14:textId="1B34001F" w:rsidR="003768D2" w:rsidRPr="00C70D41" w:rsidRDefault="003768D2" w:rsidP="00A31119">
            <w:pPr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 et al.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2016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theme="minorHAnsi" w:hint="eastAsia"/>
                <w:color w:val="000000" w:themeColor="text1"/>
                <w:kern w:val="0"/>
                <w:sz w:val="20"/>
                <w:szCs w:val="20"/>
              </w:rPr>
              <w:instrText>&lt;/DisplayText&gt;&lt;record&gt;&lt;rec-number&gt;45&lt;/rec-number&gt;&lt;foreign-keys&gt;&lt;key app="EN" db-id="w55fd2zsntfttdeatv4xsra8txaaxaevx0w0" t</w:instrText>
            </w:r>
            <w:r w:rsidR="00A31119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instrText>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Chen et al.</w:t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2016</w:t>
            </w:r>
            <w:r w:rsidR="00A31119">
              <w:rPr>
                <w:rFonts w:ascii="Times New Roman" w:eastAsia="新細明體" w:hAnsi="Times New Roman" w:cstheme="minorHAnsi" w:hint="eastAsia"/>
                <w:noProof/>
                <w:color w:val="000000" w:themeColor="text1"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theme="minorHAnsi"/>
                <w:color w:val="000000" w:themeColor="text1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1C7DF19" w14:textId="77777777" w:rsidR="003768D2" w:rsidRPr="00C70D41" w:rsidRDefault="003768D2" w:rsidP="00AA598C">
            <w:pPr>
              <w:rPr>
                <w:rFonts w:ascii="Times New Roman" w:eastAsia="新細明體" w:hAnsi="Times New Roman" w:cs="AdvOT1ef757c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1ef757c0" w:hint="eastAsia"/>
                <w:kern w:val="0"/>
                <w:sz w:val="20"/>
                <w:szCs w:val="20"/>
              </w:rPr>
              <w:t>TAIEX</w:t>
            </w:r>
          </w:p>
          <w:p w14:paraId="4BC6A5BC" w14:textId="77777777" w:rsidR="003768D2" w:rsidRPr="00C70D41" w:rsidRDefault="003768D2" w:rsidP="00AA598C">
            <w:pPr>
              <w:rPr>
                <w:rFonts w:ascii="Times New Roman" w:eastAsia="新細明體" w:hAnsi="Times New Roman" w:cs="AdvOT1ef757c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1ef757c0" w:hint="eastAsia"/>
                <w:kern w:val="0"/>
                <w:sz w:val="20"/>
                <w:szCs w:val="20"/>
              </w:rPr>
              <w:t>HS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ED10D78" w14:textId="77777777" w:rsidR="003768D2" w:rsidRPr="00C70D41" w:rsidRDefault="003768D2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4FE64D9" w14:textId="77777777" w:rsidR="003768D2" w:rsidRPr="00C70D41" w:rsidRDefault="003768D2" w:rsidP="00C1764E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AdvOT1ef757c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1ef757c0" w:hint="eastAsia"/>
                <w:kern w:val="0"/>
                <w:sz w:val="20"/>
                <w:szCs w:val="20"/>
              </w:rPr>
              <w:t>1998-200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6FB1C6" w14:textId="77777777" w:rsidR="003768D2" w:rsidRPr="00C70D41" w:rsidRDefault="003768D2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ANFIS-based 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E03C3B5" w14:textId="77777777" w:rsidR="00200BFE" w:rsidRPr="00C70D41" w:rsidRDefault="003768D2" w:rsidP="00AA598C">
            <w:pPr>
              <w:rPr>
                <w:rFonts w:ascii="Times New Roman" w:eastAsia="新細明體" w:hAnsi="Times New Roman" w:cs="AdvOTf3919c9c.B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f3919c9c.B" w:hint="eastAsia"/>
                <w:kern w:val="0"/>
                <w:sz w:val="20"/>
                <w:szCs w:val="20"/>
              </w:rPr>
              <w:t>RMSE</w:t>
            </w:r>
            <w:r w:rsidR="00200BFE" w:rsidRPr="00C70D41">
              <w:rPr>
                <w:rFonts w:ascii="Times New Roman" w:eastAsia="新細明體" w:hAnsi="Times New Roman" w:cs="AdvOTf3919c9c.B" w:hint="eastAsia"/>
                <w:kern w:val="0"/>
                <w:sz w:val="20"/>
                <w:szCs w:val="20"/>
              </w:rPr>
              <w:t>,</w:t>
            </w:r>
          </w:p>
          <w:p w14:paraId="5177DB3B" w14:textId="77777777" w:rsidR="003768D2" w:rsidRPr="00C70D41" w:rsidRDefault="00200BFE" w:rsidP="00AA598C">
            <w:pPr>
              <w:rPr>
                <w:rFonts w:ascii="Times New Roman" w:eastAsia="新細明體" w:hAnsi="Times New Roman" w:cs="AdvOTf3919c9c.B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AdvOTf3919c9c.B" w:hint="eastAsia"/>
                <w:kern w:val="0"/>
                <w:sz w:val="20"/>
                <w:szCs w:val="20"/>
              </w:rPr>
              <w:t>W</w:t>
            </w:r>
            <w:r w:rsidRPr="00C70D41">
              <w:rPr>
                <w:rFonts w:ascii="Times New Roman" w:eastAsia="新細明體" w:hAnsi="Times New Roman" w:cs="AdvOTf3919c9c.B"/>
                <w:kern w:val="0"/>
                <w:sz w:val="20"/>
                <w:szCs w:val="20"/>
              </w:rPr>
              <w:t>ilcoxon test</w:t>
            </w:r>
            <w:r w:rsidRPr="00C70D41">
              <w:rPr>
                <w:rFonts w:ascii="Times New Roman" w:eastAsia="新細明體" w:hAnsi="Times New Roman" w:cs="AdvOTf3919c9c.B" w:hint="eastAsia"/>
                <w:kern w:val="0"/>
                <w:sz w:val="20"/>
                <w:szCs w:val="20"/>
              </w:rPr>
              <w:t>, P</w:t>
            </w:r>
            <w:r w:rsidRPr="00C70D41">
              <w:rPr>
                <w:rFonts w:ascii="Times New Roman" w:eastAsia="新細明體" w:hAnsi="Times New Roman" w:cs="AdvOTf3919c9c.B"/>
                <w:kern w:val="0"/>
                <w:sz w:val="20"/>
                <w:szCs w:val="20"/>
              </w:rPr>
              <w:t>rofitable unit</w:t>
            </w:r>
          </w:p>
        </w:tc>
      </w:tr>
      <w:tr w:rsidR="00327FC2" w:rsidRPr="00C70D41" w14:paraId="0D932D0E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65E48B2" w14:textId="53426372" w:rsidR="00836A4B" w:rsidRPr="00C70D41" w:rsidRDefault="00BB3903" w:rsidP="00A31119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 et al.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2017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&lt;/DisplayText&gt;&lt;record&gt;&lt;rec-number&gt;33&lt;/rec-number&gt;&lt;foreign-keys&gt;&lt;key app="EN" db-id="w55fd2zsntfttdeatv4xsra8txaaxaevx0w0"</w:instrText>
            </w:r>
            <w:r w:rsidR="00A31119">
              <w:rPr>
                <w:rFonts w:ascii="Times New Roman" w:eastAsia="新細明體" w:hAnsi="Times New Roman"/>
                <w:sz w:val="20"/>
                <w:szCs w:val="20"/>
              </w:rPr>
              <w:instrText xml:space="preserve">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Zhang et al.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2017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6A178B6F" w14:textId="77777777" w:rsidR="00836A4B" w:rsidRPr="00C70D41" w:rsidRDefault="00836A4B" w:rsidP="00836A4B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21" w:name="OLE_LINK51"/>
            <w:bookmarkStart w:id="22" w:name="OLE_LINK52"/>
            <w:bookmarkStart w:id="23" w:name="OLE_LINK53"/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SSEC</w:t>
            </w:r>
            <w:r w:rsidR="00D72613"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,</w:t>
            </w:r>
          </w:p>
          <w:p w14:paraId="244D1910" w14:textId="77777777" w:rsidR="00836A4B" w:rsidRPr="00C70D41" w:rsidRDefault="00836A4B" w:rsidP="00836A4B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TAIEX</w:t>
            </w:r>
            <w:bookmarkEnd w:id="21"/>
            <w:bookmarkEnd w:id="22"/>
            <w:bookmarkEnd w:id="23"/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CC73854" w14:textId="77777777" w:rsidR="00836A4B" w:rsidRPr="00C70D41" w:rsidRDefault="00836A4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24" w:name="OLE_LINK56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24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1C8CD3A" w14:textId="77777777" w:rsidR="00836A4B" w:rsidRPr="00C70D41" w:rsidRDefault="00ED65F9" w:rsidP="00AA598C">
            <w:pPr>
              <w:rPr>
                <w:rFonts w:ascii="Times New Roman" w:eastAsia="新細明體" w:hAnsi="Times New Roman"/>
                <w:color w:val="000000" w:themeColor="text1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hint="eastAsia"/>
                <w:color w:val="000000" w:themeColor="text1"/>
                <w:sz w:val="20"/>
                <w:szCs w:val="20"/>
              </w:rPr>
              <w:t>2000</w:t>
            </w:r>
            <w:r w:rsidR="00836A4B" w:rsidRPr="00C70D41">
              <w:rPr>
                <w:rFonts w:ascii="Times New Roman" w:eastAsia="新細明體" w:hAnsi="Times New Roman" w:hint="eastAsia"/>
                <w:color w:val="000000" w:themeColor="text1"/>
                <w:sz w:val="20"/>
                <w:szCs w:val="20"/>
              </w:rPr>
              <w:t>-2006</w:t>
            </w:r>
          </w:p>
          <w:p w14:paraId="4F75F453" w14:textId="77777777" w:rsidR="006C25D5" w:rsidRPr="00C70D41" w:rsidRDefault="006C25D5" w:rsidP="00AA598C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hint="eastAsia"/>
                <w:sz w:val="20"/>
                <w:szCs w:val="20"/>
              </w:rPr>
              <w:t>1990-1999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B2AEE36" w14:textId="77777777" w:rsidR="00836A4B" w:rsidRPr="00C70D41" w:rsidRDefault="006C25D5" w:rsidP="006C25D5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Type-2 FTS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39019A8F" w14:textId="77777777" w:rsidR="00836A4B" w:rsidRPr="00C70D41" w:rsidRDefault="006C25D5" w:rsidP="00AA598C">
            <w:pPr>
              <w:rPr>
                <w:rFonts w:ascii="Times New Roman" w:eastAsia="新細明體" w:hAnsi="Times New Roman"/>
                <w:iCs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RMSE, MAPE</w:t>
            </w:r>
          </w:p>
        </w:tc>
      </w:tr>
      <w:tr w:rsidR="00327FC2" w:rsidRPr="00C70D41" w14:paraId="4C706C0C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234220A" w14:textId="3C295C9E" w:rsidR="006C25D5" w:rsidRPr="00C70D41" w:rsidRDefault="00BB3903" w:rsidP="00A31119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 xml:space="preserve"> ADDIN EN.CITE &lt;EndNote&gt;&lt;Cite AuthorYear="1"&gt;&lt;Author&gt;Wei&lt;/Author&gt;&lt;Year&gt;2017&lt;/Year&gt;&lt;RecNum&gt;11&lt;/RecNum&gt;&lt;DisplayText&gt;Wei et al.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2017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&lt;/DisplayText&gt;&lt;record&gt;&lt;rec-number&gt;11&lt;/rec-number&gt;&lt;foreign-keys&gt;&lt;key app="EN" db-id="w55fd2zsntfttdeatv4xsra8txaaxaevx0w0" tim</w:instrText>
            </w:r>
            <w:r w:rsidR="00A31119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instrText>estamp="1553293648"&gt;11&lt;/key&gt;&lt;/foreign-keys&gt;&lt;ref-type name="Conference Proceedings"&gt;10&lt;/ref-type&gt;&lt;contributors&gt;&lt;authors&gt;&lt;author&gt;Wei, Yanming&lt;/author&gt;&lt;author&gt;Lou, Yuanwei&lt;/author&gt;&lt;author&gt;Lei, Lei&lt;/author&gt;&lt;/authors&gt;&lt;/contributors&gt;&lt;titles&gt;&lt;title&gt;Prediction of Stock Price Trend Based on Wavelet Neural Network and RS Attributes Reduction&lt;/title&gt;&lt;secondary-title&gt;2017 International Conference on Education, Economics and Management Research (ICEEMR 2017)&lt;/secondary-title&gt;&lt;/titles&gt;&lt;pages&gt;95-98&lt;/pages&gt;&lt;volume&gt;95&lt;/volume&gt;&lt;dates&gt;&lt;year&gt;2017&lt;/year&gt;&lt;/dates&gt;&lt;publisher&gt;Atlantis Press&lt;/publisher&gt;&lt;isbn&gt;9462523436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Wei et al.</w:t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2017</w:t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0ABD11" w14:textId="77777777" w:rsidR="006C25D5" w:rsidRPr="00C70D41" w:rsidRDefault="006C25D5" w:rsidP="006C25D5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SSE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803EA14" w14:textId="77777777" w:rsidR="006C25D5" w:rsidRPr="00C70D41" w:rsidRDefault="006C25D5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25" w:name="OLE_LINK64"/>
            <w:bookmarkStart w:id="26" w:name="OLE_LINK65"/>
            <w:bookmarkStart w:id="27" w:name="OLE_LINK66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25"/>
            <w:bookmarkEnd w:id="26"/>
            <w:bookmarkEnd w:id="27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937BDE3" w14:textId="77777777" w:rsidR="006C25D5" w:rsidRPr="00C70D41" w:rsidRDefault="006C25D5" w:rsidP="006C25D5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bookmarkStart w:id="28" w:name="OLE_LINK54"/>
            <w:bookmarkStart w:id="29" w:name="OLE_LINK55"/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009</w:t>
            </w:r>
            <w:r w:rsidRPr="00C70D41">
              <w:rPr>
                <w:rFonts w:ascii="Times New Roman" w:eastAsia="新細明體" w:hAnsi="Times New Roman" w:cs="Times New Roman" w:hint="eastAsia"/>
                <w:kern w:val="0"/>
                <w:sz w:val="20"/>
                <w:szCs w:val="20"/>
              </w:rPr>
              <w:t>-</w:t>
            </w: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014</w:t>
            </w:r>
            <w:bookmarkEnd w:id="28"/>
            <w:bookmarkEnd w:id="29"/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7C5EEC" w14:textId="77777777" w:rsidR="006C25D5" w:rsidRPr="00C70D41" w:rsidRDefault="006C25D5" w:rsidP="00836A4B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RS-W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05232B6" w14:textId="77777777" w:rsidR="006C25D5" w:rsidRPr="00C70D41" w:rsidRDefault="006C25D5" w:rsidP="00AA598C">
            <w:pPr>
              <w:rPr>
                <w:rFonts w:ascii="Times New Roman" w:eastAsia="新細明體" w:hAnsi="Times New Roman"/>
                <w:iCs/>
                <w:sz w:val="20"/>
                <w:szCs w:val="20"/>
              </w:rPr>
            </w:pPr>
            <w:bookmarkStart w:id="30" w:name="OLE_LINK59"/>
            <w:bookmarkStart w:id="31" w:name="OLE_LINK60"/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RMSE, MAD, MAPE, DS</w:t>
            </w:r>
            <w:bookmarkEnd w:id="30"/>
            <w:bookmarkEnd w:id="31"/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%</w:t>
            </w:r>
          </w:p>
        </w:tc>
      </w:tr>
      <w:tr w:rsidR="00327FC2" w:rsidRPr="00C70D41" w14:paraId="66553183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FEDF2D6" w14:textId="6EAB8243" w:rsidR="006C25D5" w:rsidRPr="00C70D41" w:rsidRDefault="00BB3903" w:rsidP="00A31119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BHKJM H+ Gulliver"/>
                <w:color w:val="000000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BHKJM H+ Gulliver" w:hint="eastAsia"/>
                <w:color w:val="000000"/>
                <w:kern w:val="0"/>
                <w:sz w:val="20"/>
                <w:szCs w:val="20"/>
              </w:rPr>
              <w:instrText xml:space="preserve"> ADDIN EN.CITE &lt;EndNote&gt;&lt;Cite AuthorYear="1"&gt;&lt;Author&gt;Chong&lt;/Author&gt;&lt;Year&gt;2017&lt;/Year&gt;&lt;RecNum&gt;22&lt;/RecNum&gt;&lt;DisplayText&gt;Chong et al.</w:instrText>
            </w:r>
            <w:r w:rsidR="00A31119">
              <w:rPr>
                <w:rFonts w:ascii="Times New Roman" w:eastAsia="新細明體" w:hAnsi="Times New Roman" w:cs="BHKJM H+ Gulliver" w:hint="eastAsia"/>
                <w:color w:val="000000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BHKJM H+ Gulliver" w:hint="eastAsia"/>
                <w:color w:val="000000"/>
                <w:kern w:val="0"/>
                <w:sz w:val="20"/>
                <w:szCs w:val="20"/>
              </w:rPr>
              <w:instrText>2017</w:instrText>
            </w:r>
            <w:r w:rsidR="00A31119">
              <w:rPr>
                <w:rFonts w:ascii="Times New Roman" w:eastAsia="新細明體" w:hAnsi="Times New Roman" w:cs="BHKJM H+ Gulliver" w:hint="eastAsia"/>
                <w:color w:val="000000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BHKJM H+ Gulliver" w:hint="eastAsia"/>
                <w:color w:val="000000"/>
                <w:kern w:val="0"/>
                <w:sz w:val="20"/>
                <w:szCs w:val="20"/>
              </w:rPr>
              <w:instrText>&lt;/DisplayText&gt;&lt;record&gt;&lt;rec-number&gt;22&lt;/rec-number&gt;&lt;foreign-keys&gt;&lt;key app="EN" db-id="w55fd2zsntfttdeatv4xsra8txaaxaevx0w0"</w:instrText>
            </w:r>
            <w:r w:rsidR="00A31119">
              <w:rPr>
                <w:rFonts w:ascii="Times New Roman" w:eastAsia="新細明體" w:hAnsi="Times New Roman" w:cs="BHKJM H+ Gulliver"/>
                <w:color w:val="000000"/>
                <w:kern w:val="0"/>
                <w:sz w:val="20"/>
                <w:szCs w:val="20"/>
              </w:rPr>
              <w:instrText xml:space="preserve"> timestamp="1553293664"&gt;22&lt;/key&gt;&lt;/foreign-keys&gt;&lt;ref-type name="Journal Article"&gt;17&lt;/ref-type&gt;&lt;contributors&gt;&lt;authors&gt;&lt;author&gt;Chong, Eunsuk&lt;/author&gt;&lt;author&gt;Han, Chulwoo&lt;/author&gt;&lt;author&gt;Park, Frank C&lt;/author&gt;&lt;/authors&gt;&lt;/contributors&gt;&lt;titles&gt;&lt;title&gt;Deep learning networks for stock market analysis and prediction: Methodology, data representations, and case studies&lt;/title&gt;&lt;secondary-title&gt;Expert Systems with Applications&lt;/secondary-title&gt;&lt;/titles&gt;&lt;periodical&gt;&lt;full-title&gt;Expert Systems with Applications&lt;/full-title&gt;&lt;/periodical&gt;&lt;pages&gt;187-205&lt;/pages&gt;&lt;volume&gt;83&lt;/volume&gt;&lt;dates&gt;&lt;year&gt;2017&lt;/year&gt;&lt;/dates&gt;&lt;isbn&gt;0957-4174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BHKJM H+ Gulliver"/>
                <w:color w:val="000000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Chong et al.</w:t>
            </w:r>
            <w:r w:rsidR="00A31119">
              <w:rPr>
                <w:rFonts w:ascii="Times New Roman" w:eastAsia="新細明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2017</w:t>
            </w:r>
            <w:r w:rsidR="00A31119">
              <w:rPr>
                <w:rFonts w:ascii="Times New Roman" w:eastAsia="新細明體" w:hAnsi="Times New Roman" w:cs="BHKJM H+ Gulliver" w:hint="eastAsia"/>
                <w:noProof/>
                <w:color w:val="000000"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BHKJM H+ Gulliver"/>
                <w:color w:val="000000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689B37D" w14:textId="77777777" w:rsidR="006C25D5" w:rsidRPr="00C70D41" w:rsidRDefault="006C25D5" w:rsidP="00836A4B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KOSP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BB7A1A5" w14:textId="77777777" w:rsidR="006C25D5" w:rsidRPr="00C70D41" w:rsidRDefault="00AD48AD" w:rsidP="006C25D5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BHKJM H+ Gulliver" w:hint="eastAsia"/>
                <w:color w:val="000000"/>
                <w:kern w:val="0"/>
                <w:sz w:val="20"/>
                <w:szCs w:val="20"/>
              </w:rPr>
              <w:t>S</w:t>
            </w:r>
            <w:r w:rsidR="006C25D5" w:rsidRPr="00C70D41">
              <w:rPr>
                <w:rFonts w:ascii="Times New Roman" w:eastAsia="新細明體" w:hAnsi="Times New Roman" w:cs="BHKJM H+ Gulliver"/>
                <w:color w:val="000000"/>
                <w:kern w:val="0"/>
                <w:sz w:val="20"/>
                <w:szCs w:val="20"/>
              </w:rPr>
              <w:t>tock return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EC10B9D" w14:textId="77777777" w:rsidR="006C25D5" w:rsidRPr="00C70D41" w:rsidRDefault="006C25D5" w:rsidP="006C25D5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2010-201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EE74341" w14:textId="77777777" w:rsidR="006C25D5" w:rsidRPr="00C70D41" w:rsidRDefault="006C25D5" w:rsidP="00836A4B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LIAEO E+ Gulliver" w:hint="eastAsia"/>
                <w:color w:val="000000"/>
                <w:kern w:val="0"/>
                <w:sz w:val="20"/>
                <w:szCs w:val="20"/>
              </w:rPr>
              <w:t>D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490BD773" w14:textId="77777777" w:rsidR="006C25D5" w:rsidRPr="00C70D41" w:rsidRDefault="006C25D5" w:rsidP="00AA598C">
            <w:pPr>
              <w:rPr>
                <w:rFonts w:ascii="Times New Roman" w:eastAsia="新細明體" w:hAnsi="Times New Roman"/>
                <w:iCs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NMSE, RMSE, MAE, MI</w:t>
            </w:r>
          </w:p>
        </w:tc>
      </w:tr>
      <w:tr w:rsidR="00327FC2" w:rsidRPr="00C70D41" w14:paraId="314DBEAF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71A69B95" w14:textId="77777777" w:rsidR="00D71F34" w:rsidRDefault="00BB3903" w:rsidP="00A31119">
            <w:pPr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CMR10" w:hint="eastAsia"/>
                <w:kern w:val="0"/>
                <w:sz w:val="20"/>
                <w:szCs w:val="20"/>
              </w:rPr>
              <w:instrText xml:space="preserve"> ADDIN EN.CITE &lt;EndNote&gt;&lt;Cite AuthorYear="1"&gt;&lt;Author&gt;Liu&lt;/Author&gt;&lt;Year&gt;2017&lt;/Year&gt;&lt;RecNum&gt;6&lt;/RecNum&gt;&lt;DisplayText&gt;Liu et al.</w:instrText>
            </w:r>
            <w:r w:rsidR="00A31119">
              <w:rPr>
                <w:rFonts w:ascii="Times New Roman" w:eastAsia="新細明體" w:hAnsi="Times New Roman" w:cs="CMR10" w:hint="eastAsia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CMR10" w:hint="eastAsia"/>
                <w:kern w:val="0"/>
                <w:sz w:val="20"/>
                <w:szCs w:val="20"/>
              </w:rPr>
              <w:instrText>2017</w:instrText>
            </w:r>
            <w:r w:rsidR="00A31119">
              <w:rPr>
                <w:rFonts w:ascii="Times New Roman" w:eastAsia="新細明體" w:hAnsi="Times New Roman" w:cs="CMR10" w:hint="eastAsia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CMR10" w:hint="eastAsia"/>
                <w:kern w:val="0"/>
                <w:sz w:val="20"/>
                <w:szCs w:val="20"/>
              </w:rPr>
              <w:instrText>&lt;/DisplayText&gt;&lt;record&gt;&lt;rec-number&gt;6&lt;/rec-number&gt;&lt;foreign-keys&gt;&lt;key app="EN" db-id="w55fd2zsntfttdeatv4xsra8txaaxaevx0w0" times</w:instrText>
            </w:r>
            <w:r w:rsidR="00A31119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instrText>tamp="1553293642"&gt;6&lt;/key&gt;&lt;/foreign-keys&gt;&lt;ref-type name="Conference Proceedings"&gt;10&lt;/ref-type&gt;&lt;contributors&gt;&lt;authors&gt;&lt;author&gt;Liu, Yifan&lt;/author&gt;&lt;author&gt;Qin, Zengchang&lt;/author&gt;&lt;author&gt;Li, Pengyu&lt;/author&gt;&lt;author&gt;Wan, Tao&lt;/author&gt;&lt;/authors&gt;&lt;/contributors&gt;&lt;titles&gt;&lt;title&gt;Stock volatility prediction using recurrent neural networks with sentiment analysis&lt;/title&gt;&lt;secondary-title&gt;International Conference on Industrial, Engineering and Other Applications of Applied Intelligent Systems&lt;/secondary-title&gt;&lt;/titles&gt;&lt;pages&gt;192-201&lt;/pages&gt;&lt;dates&gt;&lt;year&gt;2017&lt;/year&gt;&lt;/dates&gt;&lt;publisher&gt;Springer&lt;/publisher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CMR10" w:hint="eastAsia"/>
                <w:noProof/>
                <w:kern w:val="0"/>
                <w:sz w:val="20"/>
                <w:szCs w:val="20"/>
              </w:rPr>
              <w:t>Liu et al.</w:t>
            </w:r>
            <w:r w:rsidR="00A31119">
              <w:rPr>
                <w:rFonts w:ascii="Times New Roman" w:eastAsia="新細明體" w:hAnsi="Times New Roman" w:cs="CMR10" w:hint="eastAsia"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CMR10" w:hint="eastAsia"/>
                <w:noProof/>
                <w:kern w:val="0"/>
                <w:sz w:val="20"/>
                <w:szCs w:val="20"/>
              </w:rPr>
              <w:t>2017</w:t>
            </w:r>
            <w:r w:rsidR="00A31119">
              <w:rPr>
                <w:rFonts w:ascii="Times New Roman" w:eastAsia="新細明體" w:hAnsi="Times New Roman" w:cs="CMR10" w:hint="eastAsia"/>
                <w:noProof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fldChar w:fldCharType="end"/>
            </w:r>
          </w:p>
          <w:p w14:paraId="598CD72A" w14:textId="77777777" w:rsidR="001A1B01" w:rsidRDefault="001A1B01" w:rsidP="00A31119">
            <w:pPr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</w:pPr>
          </w:p>
          <w:p w14:paraId="6D596D84" w14:textId="578662E5" w:rsidR="001A1B01" w:rsidRPr="00C70D41" w:rsidRDefault="001A1B01" w:rsidP="00A31119">
            <w:pPr>
              <w:rPr>
                <w:rFonts w:ascii="Times New Roman" w:eastAsia="新細明體" w:hAnsi="Times New Roman"/>
                <w:sz w:val="20"/>
                <w:szCs w:val="20"/>
              </w:rPr>
            </w:pP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ACB559E" w14:textId="77777777" w:rsidR="00D71F34" w:rsidRPr="00C70D41" w:rsidRDefault="00076508" w:rsidP="00836A4B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color w:val="000000" w:themeColor="text1"/>
                <w:sz w:val="20"/>
                <w:szCs w:val="20"/>
                <w:shd w:val="clear" w:color="auto" w:fill="FFFFFF"/>
              </w:rPr>
              <w:t>000573:</w:t>
            </w:r>
            <w:r w:rsidRPr="00C70D41">
              <w:rPr>
                <w:rFonts w:ascii="Times New Roman" w:eastAsia="新細明體" w:hAnsi="Times New Roman" w:cstheme="minorHAnsi"/>
                <w:color w:val="000000" w:themeColor="text1"/>
                <w:sz w:val="20"/>
                <w:szCs w:val="20"/>
                <w:shd w:val="clear" w:color="auto" w:fill="FFFFFF"/>
              </w:rPr>
              <w:br/>
              <w:t>Shenzhen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5A06133" w14:textId="77777777" w:rsidR="00D71F34" w:rsidRPr="00C70D41" w:rsidRDefault="00AD48AD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="00D71F34"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tock volatility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4BD89FC" w14:textId="77777777" w:rsidR="00D71F34" w:rsidRPr="00C70D41" w:rsidRDefault="00D71F34" w:rsidP="00AA598C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hint="eastAsia"/>
                <w:sz w:val="20"/>
                <w:szCs w:val="20"/>
              </w:rPr>
              <w:t>2015-201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6638C0C" w14:textId="77777777" w:rsidR="00D71F34" w:rsidRPr="00C70D41" w:rsidRDefault="00D71F34" w:rsidP="00836A4B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  <w:t>RNNs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540079CE" w14:textId="77777777" w:rsidR="00D71F34" w:rsidRPr="00C70D41" w:rsidRDefault="00D71F34" w:rsidP="00AA598C">
            <w:pPr>
              <w:rPr>
                <w:rFonts w:ascii="Times New Roman" w:eastAsia="新細明體" w:hAnsi="Times New Roman"/>
                <w:iCs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CMR10"/>
                <w:kern w:val="0"/>
                <w:sz w:val="20"/>
                <w:szCs w:val="20"/>
              </w:rPr>
              <w:t>Accuracy</w:t>
            </w:r>
          </w:p>
        </w:tc>
      </w:tr>
      <w:tr w:rsidR="00327FC2" w:rsidRPr="00C70D41" w14:paraId="68F3BA54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0E991A2A" w14:textId="360E1687" w:rsidR="00AA598C" w:rsidRPr="00C70D41" w:rsidRDefault="00BB3903" w:rsidP="00A31119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lastRenderedPageBreak/>
              <w:fldChar w:fldCharType="begin"/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 xml:space="preserve"> ADDIN EN.CITE &lt;EndNote&gt;&lt;Cite AuthorYear="1"&gt;&lt;Author&gt;Chatzis&lt;/Author&gt;&lt;Year&gt;2018&lt;/Year&gt;&lt;RecNum&gt;36&lt;/RecNum&gt;&lt;DisplayText&gt;Chatzis et al.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2018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hint="eastAsia"/>
                <w:sz w:val="20"/>
                <w:szCs w:val="20"/>
              </w:rPr>
              <w:instrText>&lt;/DisplayText&gt;&lt;record&gt;&lt;rec-number&gt;36&lt;/rec-number&gt;&lt;foreign-keys&gt;&lt;key app="EN" db-id="w55fd2zsntfttdeatv4xsra8txaaxaevx</w:instrText>
            </w:r>
            <w:r w:rsidR="00A31119">
              <w:rPr>
                <w:rFonts w:ascii="Times New Roman" w:eastAsia="新細明體" w:hAnsi="Times New Roman"/>
                <w:sz w:val="20"/>
                <w:szCs w:val="20"/>
              </w:rPr>
              <w:instrText>0w0" timestamp="1553294409"&gt;36&lt;/key&gt;&lt;/foreign-keys&gt;&lt;ref-type name="Journal Article"&gt;17&lt;/ref-type&gt;&lt;contributors&gt;&lt;authors&gt;&lt;author&gt;Chatzis, Sotirios P&lt;/author&gt;&lt;author&gt;Siakoulis, Vassilis&lt;/author&gt;&lt;author&gt;Petropoulos, Anastasios&lt;/author&gt;&lt;author&gt;Stavroulakis, Evangelos&lt;/author&gt;&lt;author&gt;Vlachogiannakis, Nikos&lt;/author&gt;&lt;/authors&gt;&lt;/contributors&gt;&lt;titles&gt;&lt;title&gt;Forecasting stock market crisis events using deep and statistical machine learning techniques&lt;/title&gt;&lt;secondary-title&gt;Expert Systems with Applications&lt;/secondary-title&gt;&lt;/titles&gt;&lt;periodical&gt;&lt;full-title&gt;Expert Systems with Applications&lt;/full-title&gt;&lt;/periodical&gt;&lt;pages&gt;353-371&lt;/pages&gt;&lt;volume&gt;112&lt;/volume&gt;&lt;dates&gt;&lt;year&gt;2018&lt;/year&gt;&lt;/dates&gt;&lt;isbn&gt;0957-4174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Chatzis et al.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2018</w:t>
            </w:r>
            <w:r w:rsidR="00A31119">
              <w:rPr>
                <w:rFonts w:ascii="Times New Roman" w:eastAsia="新細明體" w:hAnsi="Times New Roman" w:hint="eastAsia"/>
                <w:noProof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28D87E3" w14:textId="77777777" w:rsidR="00AA598C" w:rsidRPr="00C70D41" w:rsidRDefault="00836A4B" w:rsidP="00836A4B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 xml:space="preserve">39 Countries 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2AA2E602" w14:textId="77777777" w:rsidR="00AA598C" w:rsidRPr="00C70D41" w:rsidRDefault="00AD48AD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32" w:name="OLE_LINK57"/>
            <w:bookmarkStart w:id="33" w:name="OLE_LINK58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="00836A4B"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tock direction</w:t>
            </w:r>
            <w:bookmarkEnd w:id="32"/>
            <w:bookmarkEnd w:id="33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465EACB3" w14:textId="77777777" w:rsidR="00AA598C" w:rsidRPr="00C70D41" w:rsidRDefault="00327FC2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>1996-</w:t>
            </w:r>
            <w:r w:rsidR="00C1764E" w:rsidRPr="00C70D41">
              <w:rPr>
                <w:rFonts w:ascii="Times New Roman" w:eastAsia="新細明體" w:hAnsi="Times New Roman"/>
                <w:sz w:val="20"/>
                <w:szCs w:val="20"/>
              </w:rPr>
              <w:t>2017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39141DED" w14:textId="77777777" w:rsidR="00836A4B" w:rsidRPr="00C70D41" w:rsidRDefault="00836A4B" w:rsidP="00836A4B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  <w:t xml:space="preserve">LogR, </w:t>
            </w:r>
            <w:r w:rsidRPr="00C70D41">
              <w:rPr>
                <w:rFonts w:ascii="Times New Roman" w:eastAsia="新細明體" w:hAnsi="Times New Roman"/>
                <w:sz w:val="20"/>
                <w:szCs w:val="20"/>
              </w:rPr>
              <w:t xml:space="preserve">RF, </w:t>
            </w:r>
            <w:r w:rsidRPr="00C70D41"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  <w:t>SVMs</w:t>
            </w:r>
            <w:r w:rsidR="00D72613" w:rsidRPr="00C70D41"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  <w:t>,</w:t>
            </w:r>
          </w:p>
          <w:p w14:paraId="53CCF133" w14:textId="77777777" w:rsidR="00AA598C" w:rsidRPr="00C70D41" w:rsidRDefault="00836A4B" w:rsidP="00D72613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  <w:t>NNs, CART, XG- Boost, MXNET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784E2523" w14:textId="77777777" w:rsidR="00AA598C" w:rsidRPr="00C70D41" w:rsidRDefault="00836A4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34" w:name="OLE_LINK67"/>
            <w:bookmarkStart w:id="35" w:name="OLE_LINK68"/>
            <w:r w:rsidRPr="00C70D41">
              <w:rPr>
                <w:rFonts w:ascii="Times New Roman" w:eastAsia="新細明體" w:hAnsi="Times New Roman"/>
                <w:iCs/>
                <w:sz w:val="20"/>
                <w:szCs w:val="20"/>
              </w:rPr>
              <w:t>Accuracy</w:t>
            </w:r>
            <w:bookmarkEnd w:id="34"/>
            <w:bookmarkEnd w:id="35"/>
          </w:p>
        </w:tc>
      </w:tr>
      <w:tr w:rsidR="00327FC2" w:rsidRPr="00C70D41" w14:paraId="0AC94F7B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9402A37" w14:textId="37E5022E" w:rsidR="00AA598C" w:rsidRPr="00C70D41" w:rsidRDefault="00BB3903" w:rsidP="00654DF1">
            <w:pPr>
              <w:rPr>
                <w:rFonts w:ascii="Times New Roman" w:eastAsia="新細明體" w:hAnsi="Times New Roman" w:cs="Times-Bold"/>
                <w:bCs/>
                <w:color w:val="131413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-Bold"/>
                <w:bCs/>
                <w:color w:val="131413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Times-Bold" w:hint="eastAsia"/>
                <w:bCs/>
                <w:color w:val="131413"/>
                <w:kern w:val="0"/>
                <w:sz w:val="20"/>
                <w:szCs w:val="20"/>
              </w:rPr>
              <w:instrText xml:space="preserve"> ADDIN EN.CITE &lt;EndNote&gt;&lt;Cite AuthorYear="1"&gt;&lt;Author&gt;Pang&lt;/Author&gt;&lt;Year&gt;2018&lt;/Year&gt;&lt;RecNum&gt;27&lt;/RecNum&gt;&lt;DisplayText&gt;Pang et al.</w:instrText>
            </w:r>
            <w:r w:rsidR="00A31119">
              <w:rPr>
                <w:rFonts w:ascii="Times New Roman" w:eastAsia="新細明體" w:hAnsi="Times New Roman" w:cs="Times-Bold" w:hint="eastAsia"/>
                <w:bCs/>
                <w:color w:val="131413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Times-Bold" w:hint="eastAsia"/>
                <w:bCs/>
                <w:color w:val="131413"/>
                <w:kern w:val="0"/>
                <w:sz w:val="20"/>
                <w:szCs w:val="20"/>
              </w:rPr>
              <w:instrText>2018</w:instrText>
            </w:r>
            <w:r w:rsidR="00A31119">
              <w:rPr>
                <w:rFonts w:ascii="Times New Roman" w:eastAsia="新細明體" w:hAnsi="Times New Roman" w:cs="Times-Bold" w:hint="eastAsia"/>
                <w:bCs/>
                <w:color w:val="131413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Times-Bold" w:hint="eastAsia"/>
                <w:bCs/>
                <w:color w:val="131413"/>
                <w:kern w:val="0"/>
                <w:sz w:val="20"/>
                <w:szCs w:val="20"/>
              </w:rPr>
              <w:instrText>&lt;/DisplayText&gt;&lt;record&gt;&lt;rec-number&gt;27&lt;/rec-number&gt;&lt;foreign-keys&gt;&lt;key app="EN" db-id="w55fd2zsntfttdeatv4xsra8txaaxaevx0w0" t</w:instrText>
            </w:r>
            <w:r w:rsidR="00A31119">
              <w:rPr>
                <w:rFonts w:ascii="Times New Roman" w:eastAsia="新細明體" w:hAnsi="Times New Roman" w:cs="Times-Bold"/>
                <w:bCs/>
                <w:color w:val="131413"/>
                <w:kern w:val="0"/>
                <w:sz w:val="20"/>
                <w:szCs w:val="20"/>
              </w:rPr>
              <w:instrText>imestamp="1553293671"&gt;27&lt;/key&gt;&lt;/foreign-keys&gt;&lt;ref-type name="Journal Article"&gt;17&lt;/ref-type&gt;&lt;contributors&gt;&lt;authors&gt;&lt;author&gt;Pang, Xiongwen&lt;/author&gt;&lt;author&gt;Zhou, Yanqiang&lt;/author&gt;&lt;author&gt;Wang, Pan&lt;/author&gt;&lt;author&gt;Lin, Weiwei&lt;/author&gt;&lt;author&gt;Chang, Victor&lt;/author&gt;&lt;/authors&gt;&lt;/contributors&gt;&lt;titles&gt;&lt;title&gt;An innovative neural network approach for stock market prediction&lt;/title&gt;&lt;secondary-title&gt;The Journal of Supercomputing&lt;/secondary-title&gt;&lt;/titles&gt;&lt;periodical&gt;&lt;full-title&gt;The Journal of Supercomputing&lt;/full-title&gt;&lt;/periodical&gt;&lt;pages&gt;1-21&lt;/pages&gt;&lt;dates&gt;&lt;year&gt;2018&lt;/year&gt;&lt;/dates&gt;&lt;isbn&gt;0920-8542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Times-Bold"/>
                <w:bCs/>
                <w:color w:val="131413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Pang et al.</w:t>
            </w:r>
            <w:r w:rsidR="00A31119">
              <w:rPr>
                <w:rFonts w:ascii="Times New Roman" w:eastAsia="新細明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2018</w:t>
            </w:r>
            <w:r w:rsidR="00A31119">
              <w:rPr>
                <w:rFonts w:ascii="Times New Roman" w:eastAsia="新細明體" w:hAnsi="Times New Roman" w:cs="Times-Bold" w:hint="eastAsia"/>
                <w:bCs/>
                <w:noProof/>
                <w:color w:val="131413"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Times-Bold"/>
                <w:bCs/>
                <w:color w:val="131413"/>
                <w:kern w:val="0"/>
                <w:sz w:val="20"/>
                <w:szCs w:val="20"/>
              </w:rPr>
              <w:fldChar w:fldCharType="end"/>
            </w:r>
          </w:p>
          <w:p w14:paraId="5DA069ED" w14:textId="77777777" w:rsidR="0056466B" w:rsidRPr="00C70D41" w:rsidRDefault="0056466B" w:rsidP="00654DF1">
            <w:pPr>
              <w:rPr>
                <w:rFonts w:ascii="Times New Roman" w:eastAsia="新細明體" w:hAnsi="Times New Roman" w:cs="Times-Bold"/>
                <w:bCs/>
                <w:color w:val="131413"/>
                <w:kern w:val="0"/>
                <w:sz w:val="20"/>
                <w:szCs w:val="20"/>
              </w:rPr>
            </w:pPr>
          </w:p>
          <w:p w14:paraId="6E0CA327" w14:textId="77777777" w:rsidR="0056466B" w:rsidRPr="00C70D41" w:rsidRDefault="0056466B" w:rsidP="00654DF1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</w:p>
          <w:p w14:paraId="75DC0B3F" w14:textId="77777777" w:rsidR="00FB1650" w:rsidRPr="00C70D41" w:rsidRDefault="00FB1650" w:rsidP="00654DF1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</w:p>
          <w:p w14:paraId="15A8684D" w14:textId="77777777" w:rsidR="00FB1650" w:rsidRPr="00C70D41" w:rsidRDefault="00FB1650" w:rsidP="00654DF1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8B6018D" w14:textId="77777777" w:rsidR="00A03DBB" w:rsidRPr="00C70D41" w:rsidRDefault="00CC63CA" w:rsidP="00A03DBB">
            <w:pPr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color w:val="000000" w:themeColor="text1"/>
                <w:sz w:val="20"/>
                <w:szCs w:val="20"/>
                <w:shd w:val="clear" w:color="auto" w:fill="FFFFFF"/>
              </w:rPr>
              <w:t xml:space="preserve">SHASHR, </w:t>
            </w:r>
            <w:r w:rsidR="00A03DBB" w:rsidRPr="00C70D41"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  <w:t>TMSE</w:t>
            </w:r>
            <w:r w:rsidR="00D72613" w:rsidRPr="00C70D41"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  <w:t>,</w:t>
            </w:r>
          </w:p>
          <w:p w14:paraId="7966652C" w14:textId="77777777" w:rsidR="00A03DBB" w:rsidRPr="00C70D41" w:rsidRDefault="00A03DBB" w:rsidP="00A03DBB">
            <w:pPr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  <w:t>TMBA</w:t>
            </w:r>
            <w:r w:rsidR="00D72613" w:rsidRPr="00C70D41"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  <w:t>,</w:t>
            </w:r>
          </w:p>
          <w:p w14:paraId="68443900" w14:textId="77777777" w:rsidR="00A03DBB" w:rsidRPr="00C70D41" w:rsidRDefault="00A03DBB" w:rsidP="00A03DBB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Calibri"/>
                <w:kern w:val="0"/>
                <w:sz w:val="20"/>
                <w:szCs w:val="20"/>
              </w:rPr>
              <w:t>SINOPEC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4BA41F" w14:textId="77777777" w:rsidR="00AA598C" w:rsidRPr="00C70D41" w:rsidRDefault="00AD48AD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="00A03DBB"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tock price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CE3FB0D" w14:textId="77777777" w:rsidR="00AA598C" w:rsidRPr="00C70D41" w:rsidRDefault="00327FC2" w:rsidP="00327FC2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  <w:t>2006 -201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7122E7A1" w14:textId="77777777" w:rsidR="00A03DBB" w:rsidRPr="00C70D41" w:rsidRDefault="00A03DBB" w:rsidP="00AA598C">
            <w:pPr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-Roman" w:hint="eastAsia"/>
                <w:color w:val="131413"/>
                <w:kern w:val="0"/>
                <w:sz w:val="20"/>
                <w:szCs w:val="20"/>
              </w:rPr>
              <w:t>ALSTM</w:t>
            </w:r>
            <w:r w:rsidR="00D72613" w:rsidRPr="00C70D41"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  <w:t>,</w:t>
            </w:r>
          </w:p>
          <w:p w14:paraId="631CF762" w14:textId="77777777" w:rsidR="00AA598C" w:rsidRPr="00C70D41" w:rsidRDefault="00A03DBB" w:rsidP="00AA598C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-Roman"/>
                <w:color w:val="131413"/>
                <w:kern w:val="0"/>
                <w:sz w:val="20"/>
                <w:szCs w:val="20"/>
              </w:rPr>
              <w:t>ELSTM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694B5A05" w14:textId="77777777" w:rsidR="00AA598C" w:rsidRPr="00C70D41" w:rsidRDefault="00A03DBB" w:rsidP="00A03DBB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MSE</w:t>
            </w:r>
            <w:r w:rsidR="00D72613" w:rsidRPr="00C70D41">
              <w:rPr>
                <w:rFonts w:ascii="Times New Roman" w:eastAsia="新細明體" w:hAnsi="Times New Roman"/>
                <w:iCs/>
                <w:sz w:val="20"/>
                <w:szCs w:val="20"/>
              </w:rPr>
              <w:t xml:space="preserve">, </w:t>
            </w:r>
            <w:r w:rsidRPr="00C70D41">
              <w:rPr>
                <w:rFonts w:ascii="Times New Roman" w:eastAsia="新細明體" w:hAnsi="Times New Roman"/>
                <w:iCs/>
                <w:sz w:val="20"/>
                <w:szCs w:val="20"/>
              </w:rPr>
              <w:t>DA</w:t>
            </w:r>
          </w:p>
        </w:tc>
      </w:tr>
      <w:tr w:rsidR="00BB3903" w:rsidRPr="00C70D41" w14:paraId="553D26B3" w14:textId="77777777" w:rsidTr="00D27432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nil"/>
            </w:tcBorders>
          </w:tcPr>
          <w:p w14:paraId="67FAD71B" w14:textId="54B976F0" w:rsidR="00BB3903" w:rsidRPr="00C70D41" w:rsidRDefault="00BB3903" w:rsidP="00A31119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 xml:space="preserve"> ADDIN EN.CITE &lt;EndNote&gt;&lt;Cite AuthorYear="1"&gt;&lt;Author&gt;Lei&lt;/Author&gt;&lt;Year&gt;2018&lt;/Year&gt;&lt;RecNum&gt;4&lt;/RecNum&gt;&lt;DisplayText&gt;Lei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2018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Times-Roman" w:hint="eastAsia"/>
                <w:kern w:val="0"/>
                <w:sz w:val="20"/>
                <w:szCs w:val="20"/>
              </w:rPr>
              <w:instrText>&lt;/DisplayText&gt;&lt;record&gt;&lt;rec-number&gt;4&lt;/rec-number&gt;&lt;foreign-keys&gt;&lt;key app="EN" db-id="w55fd2zsntfttdeatv4xsra8txaaxaevx0w0" timestamp="1</w:instrText>
            </w:r>
            <w:r w:rsidR="00A31119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instrText>553293640"&gt;4&lt;/key&gt;&lt;/foreign-keys&gt;&lt;ref-type name="Journal Article"&gt;17&lt;/ref-type&gt;&lt;contributors&gt;&lt;authors&gt;&lt;author&gt;Lei, Lei&lt;/author&gt;&lt;/authors&gt;&lt;/contributors&gt;&lt;titles&gt;&lt;title&gt;Wavelet neural network prediction method of stock price trend based on rough set attribute reduction&lt;/title&gt;&lt;secondary-title&gt;Applied Soft Computing&lt;/secondary-title&gt;&lt;/titles&gt;&lt;periodical&gt;&lt;full-title&gt;Applied Soft Computing&lt;/full-title&gt;&lt;/periodical&gt;&lt;pages&gt;923-932&lt;/pages&gt;&lt;volume&gt;62&lt;/volume&gt;&lt;dates&gt;&lt;year&gt;2018&lt;/year&gt;&lt;/dates&gt;&lt;isbn&gt;1568-4946&lt;/isbn&gt;&lt;urls&gt;&lt;/urls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Lei</w:t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2018</w:t>
            </w:r>
            <w:r w:rsidR="00A31119">
              <w:rPr>
                <w:rFonts w:ascii="Times New Roman" w:eastAsia="新細明體" w:hAnsi="Times New Roman" w:cs="Times-Roman" w:hint="eastAsia"/>
                <w:noProof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Times-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1B1435" w14:textId="77777777" w:rsidR="00BB3903" w:rsidRPr="00C70D41" w:rsidRDefault="00BB3903" w:rsidP="00BB3903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SSEC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,</w:t>
            </w:r>
          </w:p>
          <w:p w14:paraId="32E2F039" w14:textId="77777777" w:rsidR="00BB3903" w:rsidRPr="00C70D41" w:rsidRDefault="00BB3903" w:rsidP="00BB3903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All Ords,</w:t>
            </w:r>
          </w:p>
          <w:p w14:paraId="472692AC" w14:textId="77777777" w:rsidR="00BB3903" w:rsidRPr="00C70D41" w:rsidRDefault="00BB3903" w:rsidP="00BB3903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CSI 300,</w:t>
            </w:r>
          </w:p>
          <w:p w14:paraId="2DD5B3C4" w14:textId="77777777" w:rsidR="00BB3903" w:rsidRPr="00C70D41" w:rsidRDefault="00BB3903" w:rsidP="00BB3903">
            <w:pPr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Nikkei 225,</w:t>
            </w:r>
          </w:p>
          <w:p w14:paraId="7A5E3387" w14:textId="77777777" w:rsidR="00BB3903" w:rsidRPr="00C70D41" w:rsidRDefault="00521F7C" w:rsidP="00BB3903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DJI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AEBAD45" w14:textId="77777777" w:rsidR="00AD48AD" w:rsidRPr="00C70D41" w:rsidRDefault="00AD48AD" w:rsidP="00BB3903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,</w:t>
            </w:r>
          </w:p>
          <w:p w14:paraId="0E62E0D9" w14:textId="77777777" w:rsidR="00BB3903" w:rsidRPr="00C70D41" w:rsidRDefault="00AD48AD" w:rsidP="00BB3903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="00BB3903"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tock direction</w:t>
            </w:r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0258A1D4" w14:textId="77777777" w:rsidR="00BB3903" w:rsidRPr="00C70D41" w:rsidRDefault="00BB3903" w:rsidP="00BB3903">
            <w:pPr>
              <w:rPr>
                <w:rFonts w:ascii="Times New Roman" w:eastAsia="新細明體" w:hAnsi="Times New Roman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009</w:t>
            </w:r>
            <w:r w:rsidRPr="00C70D41">
              <w:rPr>
                <w:rFonts w:ascii="Times New Roman" w:eastAsia="新細明體" w:hAnsi="Times New Roman" w:cs="Times New Roman" w:hint="eastAsia"/>
                <w:kern w:val="0"/>
                <w:sz w:val="20"/>
                <w:szCs w:val="20"/>
              </w:rPr>
              <w:t>-</w:t>
            </w: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014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1D44EFF3" w14:textId="77777777" w:rsidR="00BB3903" w:rsidRPr="00C70D41" w:rsidRDefault="00BB3903" w:rsidP="00BB3903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BP-NN,</w:t>
            </w:r>
          </w:p>
          <w:p w14:paraId="78B5FE04" w14:textId="77777777" w:rsidR="00BB3903" w:rsidRPr="00C70D41" w:rsidRDefault="00BB3903" w:rsidP="00BB3903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RBF-NNAN,</w:t>
            </w:r>
          </w:p>
          <w:p w14:paraId="78DECDE5" w14:textId="77777777" w:rsidR="00BB3903" w:rsidRPr="00C70D41" w:rsidRDefault="00BB3903" w:rsidP="00BB3903">
            <w:pPr>
              <w:autoSpaceDE w:val="0"/>
              <w:autoSpaceDN w:val="0"/>
              <w:adjustRightInd w:val="0"/>
              <w:rPr>
                <w:rFonts w:ascii="Times New Roman" w:eastAsia="新細明體" w:hAnsi="Times New Roman" w:cs="LIAEO E+ Gulliver"/>
                <w:color w:val="000000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FIS-NN, SVM, WNN, RS-WNN, 2RS-W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4" w:space="0" w:color="auto"/>
            </w:tcBorders>
          </w:tcPr>
          <w:p w14:paraId="168DC082" w14:textId="77777777" w:rsidR="00BB3903" w:rsidRPr="00C70D41" w:rsidRDefault="00BB3903" w:rsidP="00BB3903">
            <w:pPr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RMSE, MAD, MAPE, DS%,</w:t>
            </w:r>
          </w:p>
          <w:p w14:paraId="571EE782" w14:textId="77777777" w:rsidR="00BB3903" w:rsidRPr="00C70D41" w:rsidRDefault="00BB3903" w:rsidP="00BB3903">
            <w:pPr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CP%,</w:t>
            </w:r>
          </w:p>
          <w:p w14:paraId="57A44D7A" w14:textId="77777777" w:rsidR="00BB3903" w:rsidRPr="00C70D41" w:rsidRDefault="00BB3903" w:rsidP="00BB3903">
            <w:pPr>
              <w:rPr>
                <w:rFonts w:ascii="Times New Roman" w:eastAsia="新細明體" w:hAnsi="Times New Roman"/>
                <w:iCs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CD%</w:t>
            </w:r>
          </w:p>
        </w:tc>
      </w:tr>
      <w:tr w:rsidR="007667A8" w:rsidRPr="00C70D41" w14:paraId="2886AE3A" w14:textId="77777777" w:rsidTr="00D27432">
        <w:tc>
          <w:tcPr>
            <w:tcW w:w="1560" w:type="dxa"/>
            <w:tcBorders>
              <w:top w:val="single" w:sz="4" w:space="0" w:color="auto"/>
              <w:bottom w:val="single" w:sz="8" w:space="0" w:color="auto"/>
              <w:right w:val="nil"/>
            </w:tcBorders>
          </w:tcPr>
          <w:p w14:paraId="260271A7" w14:textId="39A84A99" w:rsidR="007667A8" w:rsidRPr="00C70D41" w:rsidRDefault="007667A8" w:rsidP="00A31119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ascii="Times New Roman" w:eastAsia="新細明體" w:hAnsi="Times New Roman" w:cs="Times New Roman" w:hint="eastAsia"/>
                <w:kern w:val="0"/>
                <w:sz w:val="20"/>
                <w:szCs w:val="20"/>
              </w:rPr>
              <w:instrText xml:space="preserve"> ADDIN EN.CITE &lt;EndNote&gt;&lt;Cite AuthorYear="1"&gt;&lt;Author&gt;Shastri&lt;/Author&gt;&lt;Year&gt;2019&lt;/Year&gt;&lt;RecNum&gt;41&lt;/RecNum&gt;&lt;DisplayText&gt;Shastri et al.</w:instrText>
            </w:r>
            <w:r w:rsidR="00A31119">
              <w:rPr>
                <w:rFonts w:ascii="Times New Roman" w:eastAsia="新細明體" w:hAnsi="Times New Roman" w:cs="Times New Roman" w:hint="eastAsia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ascii="Times New Roman" w:eastAsia="新細明體" w:hAnsi="Times New Roman" w:cs="Times New Roman" w:hint="eastAsia"/>
                <w:kern w:val="0"/>
                <w:sz w:val="20"/>
                <w:szCs w:val="20"/>
              </w:rPr>
              <w:instrText>2019</w:instrText>
            </w:r>
            <w:r w:rsidR="00A31119">
              <w:rPr>
                <w:rFonts w:ascii="Times New Roman" w:eastAsia="新細明體" w:hAnsi="Times New Roman" w:cs="Times New Roman" w:hint="eastAsia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ascii="Times New Roman" w:eastAsia="新細明體" w:hAnsi="Times New Roman" w:cs="Times New Roman" w:hint="eastAsia"/>
                <w:kern w:val="0"/>
                <w:sz w:val="20"/>
                <w:szCs w:val="20"/>
              </w:rPr>
              <w:instrText>&lt;/DisplayText&gt;&lt;record&gt;&lt;rec-number&gt;41&lt;/rec-number&gt;&lt;foreign-keys&gt;&lt;key app="EN" db-id="w55fd2zsntfttdeatv4xsra8txaaxaevx</w:instrText>
            </w:r>
            <w:r w:rsidR="00A31119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instrText>0w0" timestamp="1553296531"&gt;41&lt;/key&gt;&lt;key app="ENWeb" db-id=""&gt;0&lt;/key&gt;&lt;/foreign-keys&gt;&lt;ref-type name="Journal Article"&gt;17&lt;/ref-type&gt;&lt;contributors&gt;&lt;authors&gt;&lt;author&gt;Shastri, Malav&lt;/author&gt;&lt;author&gt;Roy, Sudipta&lt;/author&gt;&lt;author&gt;Mittal, Mamta&lt;/author&gt;&lt;/authors&gt;&lt;/contributors&gt;&lt;titles&gt;&lt;title&gt;Stock Price Prediction using Artificial Neural Model: An Application of Big Data&lt;/title&gt;&lt;secondary-title&gt;ICST Transactions on Scalable Information Systems&lt;/secondary-title&gt;&lt;/titles&gt;&lt;periodical&gt;&lt;full-title&gt;ICST Transactions on Scalable Information Systems&lt;/full-title&gt;&lt;/periodical&gt;&lt;pages&gt;1-8&lt;/pages&gt;&lt;volume&gt;6&lt;/volume&gt;&lt;number&gt;20&lt;/number&gt;&lt;dates&gt;&lt;year&gt;2019&lt;/year&gt;&lt;/dates&gt;&lt;isbn&gt;2032-9407&lt;/isbn&gt;&lt;urls&gt;&lt;/urls&gt;&lt;electronic-resource-num&gt;10.4108/eai.19-12-2018.156085&lt;/electronic-resource-num&gt;&lt;language&gt;English&lt;/language&gt;&lt;/record&gt;&lt;/Cite&gt;&lt;/EndNote&gt;</w:instrText>
            </w: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ascii="Times New Roman" w:eastAsia="新細明體" w:hAnsi="Times New Roman" w:cs="Times New Roman" w:hint="eastAsia"/>
                <w:noProof/>
                <w:kern w:val="0"/>
                <w:sz w:val="20"/>
                <w:szCs w:val="20"/>
              </w:rPr>
              <w:t>Shastri et al.</w:t>
            </w:r>
            <w:r w:rsidR="00A31119">
              <w:rPr>
                <w:rFonts w:ascii="Times New Roman" w:eastAsia="新細明體" w:hAnsi="Times New Roman" w:cs="Times New Roman" w:hint="eastAsia"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ascii="Times New Roman" w:eastAsia="新細明體" w:hAnsi="Times New Roman" w:cs="Times New Roman" w:hint="eastAsia"/>
                <w:noProof/>
                <w:kern w:val="0"/>
                <w:sz w:val="20"/>
                <w:szCs w:val="20"/>
              </w:rPr>
              <w:t>2019</w:t>
            </w:r>
            <w:r w:rsidR="00A31119">
              <w:rPr>
                <w:rFonts w:ascii="Times New Roman" w:eastAsia="新細明體" w:hAnsi="Times New Roman" w:cs="Times New Roman" w:hint="eastAsia"/>
                <w:noProof/>
                <w:kern w:val="0"/>
                <w:sz w:val="20"/>
                <w:szCs w:val="20"/>
              </w:rPr>
              <w:t>）</w:t>
            </w: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525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46CED83A" w14:textId="77777777" w:rsidR="007667A8" w:rsidRPr="00C70D41" w:rsidRDefault="007667A8" w:rsidP="007667A8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A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ple</w:t>
            </w:r>
          </w:p>
        </w:tc>
        <w:tc>
          <w:tcPr>
            <w:tcW w:w="1134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084A0AA1" w14:textId="77777777" w:rsidR="007667A8" w:rsidRPr="00C70D41" w:rsidRDefault="007667A8" w:rsidP="007667A8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36" w:name="OLE_LINK71"/>
            <w:bookmarkStart w:id="37" w:name="OLE_LINK72"/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S</w:t>
            </w: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 xml:space="preserve">tock </w:t>
            </w:r>
            <w:r w:rsidRPr="00C70D41">
              <w:rPr>
                <w:rFonts w:ascii="Times New Roman" w:eastAsia="新細明體" w:hAnsi="Times New Roman" w:cstheme="minorHAnsi"/>
                <w:sz w:val="20"/>
                <w:szCs w:val="20"/>
              </w:rPr>
              <w:t>price</w:t>
            </w:r>
            <w:bookmarkEnd w:id="36"/>
            <w:bookmarkEnd w:id="37"/>
          </w:p>
        </w:tc>
        <w:tc>
          <w:tcPr>
            <w:tcW w:w="1276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1B868900" w14:textId="77777777" w:rsidR="007667A8" w:rsidRPr="00C70D41" w:rsidRDefault="007667A8" w:rsidP="007667A8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>2013 - 2016</w:t>
            </w:r>
          </w:p>
        </w:tc>
        <w:tc>
          <w:tcPr>
            <w:tcW w:w="1417" w:type="dxa"/>
            <w:tcBorders>
              <w:top w:val="single" w:sz="4" w:space="0" w:color="auto"/>
              <w:left w:val="nil"/>
              <w:bottom w:val="single" w:sz="8" w:space="0" w:color="auto"/>
              <w:right w:val="nil"/>
            </w:tcBorders>
          </w:tcPr>
          <w:p w14:paraId="1342758E" w14:textId="77777777" w:rsidR="007667A8" w:rsidRPr="00C70D41" w:rsidRDefault="007667A8" w:rsidP="007667A8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theme="minorHAnsi" w:hint="eastAsia"/>
                <w:sz w:val="20"/>
                <w:szCs w:val="20"/>
              </w:rPr>
              <w:t>ANN</w:t>
            </w:r>
          </w:p>
        </w:tc>
        <w:tc>
          <w:tcPr>
            <w:tcW w:w="1610" w:type="dxa"/>
            <w:tcBorders>
              <w:top w:val="single" w:sz="4" w:space="0" w:color="auto"/>
              <w:left w:val="nil"/>
              <w:bottom w:val="single" w:sz="8" w:space="0" w:color="auto"/>
            </w:tcBorders>
          </w:tcPr>
          <w:p w14:paraId="77A49708" w14:textId="77777777" w:rsidR="007667A8" w:rsidRPr="00C70D41" w:rsidRDefault="007667A8" w:rsidP="007667A8">
            <w:pPr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</w:pPr>
            <w:r w:rsidRPr="00C70D41">
              <w:rPr>
                <w:rFonts w:ascii="Times New Roman" w:eastAsia="新細明體" w:hAnsi="Times New Roman" w:cs="Times New Roman"/>
                <w:kern w:val="0"/>
                <w:sz w:val="20"/>
                <w:szCs w:val="20"/>
              </w:rPr>
              <w:t xml:space="preserve">MAPE, </w:t>
            </w:r>
          </w:p>
          <w:p w14:paraId="004314EE" w14:textId="77777777" w:rsidR="007667A8" w:rsidRPr="00C70D41" w:rsidRDefault="007667A8" w:rsidP="007667A8">
            <w:pPr>
              <w:rPr>
                <w:rFonts w:ascii="Times New Roman" w:eastAsia="新細明體" w:hAnsi="Times New Roman" w:cstheme="minorHAnsi"/>
                <w:sz w:val="20"/>
                <w:szCs w:val="20"/>
              </w:rPr>
            </w:pPr>
            <w:bookmarkStart w:id="38" w:name="OLE_LINK73"/>
            <w:bookmarkStart w:id="39" w:name="OLE_LINK74"/>
            <w:r w:rsidRPr="00C70D41">
              <w:rPr>
                <w:rFonts w:ascii="Times New Roman" w:eastAsia="新細明體" w:hAnsi="Times New Roman"/>
                <w:iCs/>
                <w:sz w:val="20"/>
                <w:szCs w:val="20"/>
              </w:rPr>
              <w:t>Accuracy</w:t>
            </w:r>
            <w:bookmarkEnd w:id="38"/>
            <w:bookmarkEnd w:id="39"/>
          </w:p>
        </w:tc>
      </w:tr>
    </w:tbl>
    <w:p w14:paraId="61809EC1" w14:textId="77777777" w:rsidR="00C5490C" w:rsidRPr="005E3007" w:rsidRDefault="00C5490C" w:rsidP="001A1B01">
      <w:pPr>
        <w:pStyle w:val="JEB1"/>
        <w:numPr>
          <w:ilvl w:val="0"/>
          <w:numId w:val="14"/>
        </w:numPr>
      </w:pPr>
      <w:bookmarkStart w:id="40" w:name="_Toc530527661"/>
      <w:r w:rsidRPr="005E3007">
        <w:rPr>
          <w:rFonts w:hint="eastAsia"/>
        </w:rPr>
        <w:t>研究方法</w:t>
      </w:r>
      <w:bookmarkEnd w:id="40"/>
    </w:p>
    <w:p w14:paraId="7BC32151" w14:textId="77777777" w:rsidR="00B714C1" w:rsidRPr="005E3007" w:rsidRDefault="00B714C1" w:rsidP="005074A6">
      <w:pPr>
        <w:pStyle w:val="JEB3"/>
        <w:numPr>
          <w:ilvl w:val="0"/>
          <w:numId w:val="10"/>
        </w:numPr>
      </w:pPr>
      <w:r>
        <w:rPr>
          <w:rFonts w:hint="eastAsia"/>
        </w:rPr>
        <w:t>單目標</w:t>
      </w:r>
      <w:r w:rsidR="0056466B">
        <w:rPr>
          <w:rFonts w:hint="eastAsia"/>
        </w:rPr>
        <w:t>預測</w:t>
      </w:r>
      <w:r>
        <w:rPr>
          <w:rFonts w:hint="eastAsia"/>
        </w:rPr>
        <w:t>資料矩陣</w:t>
      </w:r>
    </w:p>
    <w:tbl>
      <w:tblPr>
        <w:tblW w:w="5000" w:type="pct"/>
        <w:jc w:val="center"/>
        <w:tblBorders>
          <w:top w:val="single" w:sz="8" w:space="0" w:color="auto"/>
          <w:bottom w:val="single" w:sz="8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429"/>
        <w:gridCol w:w="111"/>
        <w:gridCol w:w="1404"/>
        <w:gridCol w:w="1407"/>
        <w:gridCol w:w="1408"/>
        <w:gridCol w:w="1408"/>
        <w:gridCol w:w="2028"/>
        <w:gridCol w:w="111"/>
      </w:tblGrid>
      <w:tr w:rsidR="00A00668" w:rsidRPr="00FD3EE6" w14:paraId="2890FF77" w14:textId="77777777" w:rsidTr="0054637D">
        <w:trPr>
          <w:trHeight w:val="506"/>
          <w:jc w:val="center"/>
        </w:trPr>
        <w:tc>
          <w:tcPr>
            <w:tcW w:w="305" w:type="pct"/>
            <w:tcBorders>
              <w:top w:val="single" w:sz="8" w:space="0" w:color="auto"/>
            </w:tcBorders>
            <w:shd w:val="clear" w:color="auto" w:fill="FFFFFF"/>
            <w:vAlign w:val="center"/>
          </w:tcPr>
          <w:p w14:paraId="07E225F4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tcBorders>
              <w:top w:val="single" w:sz="8" w:space="0" w:color="auto"/>
              <w:bottom w:val="nil"/>
            </w:tcBorders>
            <w:shd w:val="clear" w:color="auto" w:fill="FFFFFF"/>
            <w:vAlign w:val="center"/>
          </w:tcPr>
          <w:p w14:paraId="09D6A922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3574" w:type="pct"/>
            <w:gridSpan w:val="4"/>
            <w:tcBorders>
              <w:top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B232644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rFonts w:cs="Times New Roman" w:hint="eastAsia"/>
                <w:iCs/>
                <w:sz w:val="20"/>
                <w:szCs w:val="24"/>
              </w:rPr>
              <w:t>C</w:t>
            </w:r>
            <w:r w:rsidRPr="00FD3EE6">
              <w:rPr>
                <w:rFonts w:cs="Times New Roman"/>
                <w:iCs/>
                <w:sz w:val="20"/>
                <w:szCs w:val="24"/>
              </w:rPr>
              <w:t>andidate features</w:t>
            </w:r>
          </w:p>
          <w:p w14:paraId="5E7FB8EC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1B29E28B" wp14:editId="30E4BFA5">
                      <wp:extent cx="217806" cy="3200156"/>
                      <wp:effectExtent l="0" t="81280" r="24765" b="24765"/>
                      <wp:docPr id="6" name="左大括弧 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3200156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type w14:anchorId="547F3754" id="_x0000_t87" coordsize="21600,21600" o:spt="87" adj="1800,10800" path="m21600,qx10800@0l10800@2qy0@11,10800@3l10800@1qy21600,21600e" filled="f">
                      <v:formulas>
                        <v:f eqn="val #0"/>
                        <v:f eqn="sum 21600 0 #0"/>
                        <v:f eqn="sum #1 0 #0"/>
                        <v:f eqn="sum #1 #0 0"/>
                        <v:f eqn="prod #0 9598 32768"/>
                        <v:f eqn="sum 21600 0 @4"/>
                        <v:f eqn="sum 21600 0 #1"/>
                        <v:f eqn="min #1 @6"/>
                        <v:f eqn="prod @7 1 2"/>
                        <v:f eqn="prod #0 2 1"/>
                        <v:f eqn="sum 21600 0 @9"/>
                        <v:f eqn="val #1"/>
                      </v:formulas>
                      <v:path arrowok="t" o:connecttype="custom" o:connectlocs="21600,0;0,10800;21600,21600" textboxrect="13963,@4,21600,@5"/>
                      <v:handles>
                        <v:h position="center,#0" yrange="0,@8"/>
                        <v:h position="topLeft,#1" yrange="@9,@10"/>
                      </v:handles>
                    </v:shapetype>
                    <v:shape id="左大括弧 6" o:spid="_x0000_s1026" type="#_x0000_t87" style="width:17.15pt;height:252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" adj="123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894" w:type="pct"/>
            <w:tcBorders>
              <w:top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4E614BE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w:r w:rsidRPr="00FD3EE6">
              <w:rPr>
                <w:rFonts w:hint="eastAsia"/>
                <w:sz w:val="20"/>
                <w:szCs w:val="24"/>
              </w:rPr>
              <w:t>T</w:t>
            </w:r>
            <w:r w:rsidRPr="00FD3EE6">
              <w:rPr>
                <w:sz w:val="20"/>
                <w:szCs w:val="24"/>
              </w:rPr>
              <w:t>arget</w:t>
            </w:r>
          </w:p>
          <w:p w14:paraId="69B6A326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5298EBEA" wp14:editId="4F9F5B14">
                      <wp:extent cx="217806" cy="1082773"/>
                      <wp:effectExtent l="5715" t="70485" r="16510" b="16510"/>
                      <wp:docPr id="9" name="左大括弧 9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1082773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4E5D76AE" id="左大括弧 9" o:spid="_x0000_s1026" type="#_x0000_t87" style="width:17.15pt;height:85.25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" adj="362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13" w:type="pct"/>
            <w:tcBorders>
              <w:top w:val="single" w:sz="8" w:space="0" w:color="auto"/>
              <w:bottom w:val="nil"/>
            </w:tcBorders>
            <w:shd w:val="clear" w:color="auto" w:fill="FFFFFF"/>
            <w:vAlign w:val="center"/>
          </w:tcPr>
          <w:p w14:paraId="1E9DD8C0" w14:textId="77777777" w:rsidR="00A00668" w:rsidRPr="00FD3EE6" w:rsidRDefault="00A00668" w:rsidP="0054637D">
            <w:pPr>
              <w:jc w:val="center"/>
              <w:rPr>
                <w:i/>
                <w:sz w:val="20"/>
                <w:szCs w:val="24"/>
              </w:rPr>
            </w:pPr>
          </w:p>
        </w:tc>
      </w:tr>
      <w:tr w:rsidR="00A00668" w:rsidRPr="00FD3EE6" w14:paraId="5C3E5053" w14:textId="77777777" w:rsidTr="0054637D">
        <w:trPr>
          <w:trHeight w:val="506"/>
          <w:jc w:val="center"/>
        </w:trPr>
        <w:tc>
          <w:tcPr>
            <w:tcW w:w="305" w:type="pct"/>
            <w:shd w:val="clear" w:color="auto" w:fill="FFFFFF"/>
            <w:vAlign w:val="center"/>
          </w:tcPr>
          <w:p w14:paraId="5DA5372B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26425CA4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AE8C842" w14:textId="77777777" w:rsidR="00A00668" w:rsidRPr="00FD3EE6" w:rsidRDefault="00D1332E" w:rsidP="0054637D">
            <w:pPr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F576D29" w14:textId="77777777" w:rsidR="00A00668" w:rsidRPr="00FD3EE6" w:rsidRDefault="00D1332E" w:rsidP="0054637D">
            <w:pPr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80387EC" w14:textId="77777777" w:rsidR="00A00668" w:rsidRPr="00FD3EE6" w:rsidRDefault="00A00668" w:rsidP="0054637D">
            <w:pPr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A825442" w14:textId="77777777" w:rsidR="00A00668" w:rsidRPr="00FD3EE6" w:rsidRDefault="00D1332E" w:rsidP="0054637D">
            <w:pPr>
              <w:jc w:val="center"/>
              <w:rPr>
                <w:b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4E7348F" w14:textId="77777777" w:rsidR="00A00668" w:rsidRPr="00FD3EE6" w:rsidRDefault="00A00668" w:rsidP="0054637D">
            <w:pPr>
              <w:jc w:val="center"/>
              <w:rPr>
                <w:b/>
                <w:sz w:val="20"/>
                <w:szCs w:val="24"/>
              </w:rPr>
            </w:pPr>
            <w:r w:rsidRPr="00FD3EE6">
              <w:rPr>
                <w:rFonts w:hint="eastAsia"/>
                <w:b/>
                <w:sz w:val="20"/>
                <w:szCs w:val="24"/>
              </w:rPr>
              <w:t>t</w:t>
            </w:r>
          </w:p>
        </w:tc>
        <w:tc>
          <w:tcPr>
            <w:tcW w:w="113" w:type="pct"/>
            <w:tcBorders>
              <w:top w:val="nil"/>
              <w:bottom w:val="single" w:sz="4" w:space="0" w:color="auto"/>
            </w:tcBorders>
            <w:shd w:val="clear" w:color="auto" w:fill="FFFFFF"/>
            <w:vAlign w:val="center"/>
          </w:tcPr>
          <w:p w14:paraId="34D7F77D" w14:textId="77777777" w:rsidR="00A00668" w:rsidRPr="00FD3EE6" w:rsidRDefault="00A00668" w:rsidP="0054637D">
            <w:pPr>
              <w:jc w:val="center"/>
              <w:rPr>
                <w:i/>
                <w:sz w:val="20"/>
                <w:szCs w:val="24"/>
              </w:rPr>
            </w:pPr>
          </w:p>
        </w:tc>
      </w:tr>
      <w:tr w:rsidR="00A00668" w:rsidRPr="00FD3EE6" w14:paraId="3ED03046" w14:textId="77777777" w:rsidTr="0054637D">
        <w:trPr>
          <w:trHeight w:val="506"/>
          <w:jc w:val="center"/>
        </w:trPr>
        <w:tc>
          <w:tcPr>
            <w:tcW w:w="305" w:type="pct"/>
            <w:vMerge w:val="restart"/>
            <w:tcBorders>
              <w:right w:val="single" w:sz="4" w:space="0" w:color="auto"/>
            </w:tcBorders>
            <w:shd w:val="clear" w:color="auto" w:fill="FFFFFF"/>
            <w:textDirection w:val="btLr"/>
            <w:vAlign w:val="center"/>
          </w:tcPr>
          <w:p w14:paraId="5D9C58CB" w14:textId="77777777" w:rsidR="00A00668" w:rsidRPr="00FD3EE6" w:rsidRDefault="00A00668" w:rsidP="0054637D">
            <w:pPr>
              <w:ind w:left="113" w:right="113"/>
              <w:jc w:val="center"/>
              <w:rPr>
                <w:rFonts w:cstheme="minorHAnsi"/>
                <w:iCs/>
                <w:sz w:val="20"/>
                <w:szCs w:val="24"/>
                <w:vertAlign w:val="subscript"/>
              </w:rPr>
            </w:pPr>
            <w:r w:rsidRPr="00FD3EE6">
              <w:rPr>
                <w:rFonts w:cs="Times New Roman"/>
                <w:iCs/>
                <w:sz w:val="20"/>
                <w:szCs w:val="24"/>
              </w:rPr>
              <w:t>Data matrix</w:t>
            </w:r>
          </w:p>
        </w:tc>
        <w:tc>
          <w:tcPr>
            <w:tcW w:w="114" w:type="pct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2073904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  <w:vertAlign w:val="subscript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231D0D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01E6A51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9E1832A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B719EA6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E02F94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+1</m:t>
                    </m:r>
                  </m:sub>
                  <m:sup/>
                </m:sSubSup>
              </m:oMath>
            </m:oMathPara>
          </w:p>
        </w:tc>
        <w:tc>
          <w:tcPr>
            <w:tcW w:w="113" w:type="pct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438E228C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</w:tr>
      <w:tr w:rsidR="00A00668" w:rsidRPr="00FD3EE6" w14:paraId="497B1002" w14:textId="77777777" w:rsidTr="0054637D">
        <w:trPr>
          <w:trHeight w:val="506"/>
          <w:jc w:val="center"/>
        </w:trPr>
        <w:tc>
          <w:tcPr>
            <w:tcW w:w="305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53D8B7FC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11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3C170E1F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85915A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261E96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3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77021C2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3CBCAF7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+1</m:t>
                    </m:r>
                  </m:sub>
                  <m:sup/>
                </m:sSubSup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C366E79" w14:textId="77777777" w:rsidR="00A00668" w:rsidRPr="00FD3EE6" w:rsidRDefault="00D1332E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s+2</m:t>
                    </m:r>
                  </m:sub>
                  <m:sup/>
                </m:sSubSup>
              </m:oMath>
            </m:oMathPara>
          </w:p>
        </w:tc>
        <w:tc>
          <w:tcPr>
            <w:tcW w:w="113" w:type="pct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7F3904D3" w14:textId="77777777" w:rsidR="00A00668" w:rsidRPr="00FD3EE6" w:rsidRDefault="00A00668" w:rsidP="0054637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</w:tr>
      <w:tr w:rsidR="00A00668" w:rsidRPr="00FD3EE6" w14:paraId="1060D770" w14:textId="77777777" w:rsidTr="0054637D">
        <w:trPr>
          <w:trHeight w:val="506"/>
          <w:jc w:val="center"/>
        </w:trPr>
        <w:tc>
          <w:tcPr>
            <w:tcW w:w="305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1121F239" w14:textId="77777777" w:rsidR="00A00668" w:rsidRPr="00FD3EE6" w:rsidRDefault="00A00668" w:rsidP="0054637D">
            <w:pPr>
              <w:jc w:val="center"/>
              <w:rPr>
                <w:rFonts w:cs="Times New Roman"/>
                <w:sz w:val="20"/>
                <w:szCs w:val="24"/>
              </w:rPr>
            </w:pPr>
          </w:p>
        </w:tc>
        <w:tc>
          <w:tcPr>
            <w:tcW w:w="114" w:type="pct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5E5631D9" w14:textId="77777777" w:rsidR="00A00668" w:rsidRPr="00FD3EE6" w:rsidRDefault="00A00668" w:rsidP="0054637D">
            <w:pPr>
              <w:jc w:val="center"/>
              <w:rPr>
                <w:rFonts w:cs="Times New Roman"/>
                <w:sz w:val="20"/>
                <w:szCs w:val="24"/>
              </w:rPr>
            </w:pPr>
          </w:p>
        </w:tc>
        <w:tc>
          <w:tcPr>
            <w:tcW w:w="8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BC33411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AB128AB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97226AC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B428CBF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94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31E4365" w14:textId="77777777" w:rsidR="00A00668" w:rsidRPr="00FD3EE6" w:rsidRDefault="00A00668" w:rsidP="0054637D">
            <w:pPr>
              <w:jc w:val="center"/>
              <w:rPr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113" w:type="pct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2B0C4286" w14:textId="77777777" w:rsidR="00A00668" w:rsidRPr="00FD3EE6" w:rsidRDefault="00A00668" w:rsidP="0054637D">
            <w:pPr>
              <w:jc w:val="center"/>
              <w:rPr>
                <w:rFonts w:cs="Times New Roman"/>
                <w:sz w:val="20"/>
                <w:szCs w:val="24"/>
              </w:rPr>
            </w:pPr>
          </w:p>
        </w:tc>
      </w:tr>
      <w:tr w:rsidR="00A00668" w:rsidRPr="00FD3EE6" w14:paraId="1DD54D29" w14:textId="77777777" w:rsidTr="0054637D">
        <w:trPr>
          <w:trHeight w:val="19"/>
          <w:jc w:val="center"/>
        </w:trPr>
        <w:tc>
          <w:tcPr>
            <w:tcW w:w="305" w:type="pct"/>
            <w:tcBorders>
              <w:bottom w:val="single" w:sz="8" w:space="0" w:color="auto"/>
            </w:tcBorders>
            <w:shd w:val="clear" w:color="auto" w:fill="FFFFFF"/>
            <w:vAlign w:val="center"/>
          </w:tcPr>
          <w:p w14:paraId="6E35A579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114" w:type="pct"/>
            <w:tcBorders>
              <w:top w:val="single" w:sz="4" w:space="0" w:color="auto"/>
              <w:bottom w:val="single" w:sz="8" w:space="0" w:color="auto"/>
            </w:tcBorders>
            <w:shd w:val="clear" w:color="auto" w:fill="FFFFFF"/>
            <w:vAlign w:val="center"/>
          </w:tcPr>
          <w:p w14:paraId="1B19FF3B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2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F61400B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0E2B605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746DB75A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01FFA39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894" w:type="pct"/>
            <w:tcBorders>
              <w:bottom w:val="single" w:sz="8" w:space="0" w:color="auto"/>
            </w:tcBorders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5CF205E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  <w:tc>
          <w:tcPr>
            <w:tcW w:w="113" w:type="pct"/>
            <w:tcBorders>
              <w:top w:val="single" w:sz="4" w:space="0" w:color="auto"/>
              <w:bottom w:val="single" w:sz="8" w:space="0" w:color="auto"/>
            </w:tcBorders>
            <w:shd w:val="clear" w:color="auto" w:fill="FFFFFF"/>
            <w:vAlign w:val="center"/>
          </w:tcPr>
          <w:p w14:paraId="061990D1" w14:textId="77777777" w:rsidR="00A00668" w:rsidRPr="00FD3EE6" w:rsidRDefault="00A00668" w:rsidP="0054637D">
            <w:pPr>
              <w:jc w:val="center"/>
              <w:rPr>
                <w:rFonts w:cs="Times New Roman"/>
                <w:sz w:val="2"/>
                <w:szCs w:val="2"/>
              </w:rPr>
            </w:pPr>
          </w:p>
        </w:tc>
      </w:tr>
    </w:tbl>
    <w:p w14:paraId="1AFDF051" w14:textId="41494BE9" w:rsidR="00272BAB" w:rsidRPr="00227694" w:rsidRDefault="007D583E" w:rsidP="00643BD0">
      <w:pPr>
        <w:pStyle w:val="JEB"/>
        <w:spacing w:before="180" w:after="180"/>
        <w:ind w:firstLineChars="0" w:firstLine="0"/>
      </w:pPr>
      <w:r w:rsidRPr="005E3007">
        <w:rPr>
          <w:rFonts w:hint="eastAsia"/>
        </w:rPr>
        <w:t>其中</w:t>
      </w:r>
      <w:r w:rsidRPr="005E3007">
        <w:rPr>
          <w:rFonts w:hint="eastAsia"/>
          <w:i/>
        </w:rPr>
        <w:t>s</w:t>
      </w:r>
      <w:r w:rsidRPr="005E3007">
        <w:rPr>
          <w:rFonts w:hint="eastAsia"/>
        </w:rPr>
        <w:t>為</w:t>
      </w:r>
      <w:r w:rsidR="00A00668">
        <w:rPr>
          <w:rFonts w:hint="eastAsia"/>
        </w:rPr>
        <w:t>自訂</w:t>
      </w:r>
      <w:r w:rsidR="008E335A" w:rsidRPr="005E3007">
        <w:rPr>
          <w:rFonts w:hint="eastAsia"/>
        </w:rPr>
        <w:t>的</w:t>
      </w:r>
      <w:r w:rsidR="00A00668">
        <w:rPr>
          <w:rFonts w:hint="eastAsia"/>
        </w:rPr>
        <w:t>候選特徵個數；</w:t>
      </w:r>
      <w:r w:rsidR="00A00668" w:rsidRPr="00FD3EE6">
        <w:rPr>
          <w:rFonts w:hint="eastAsia"/>
          <w:b/>
        </w:rPr>
        <w:t>f</w:t>
      </w:r>
      <w:r w:rsidR="00A00668">
        <w:rPr>
          <w:rFonts w:hint="eastAsia"/>
        </w:rPr>
        <w:t>為</w:t>
      </w:r>
      <w:r w:rsidR="00A00668" w:rsidRPr="00FD3EE6">
        <w:rPr>
          <w:rFonts w:hint="eastAsia"/>
        </w:rPr>
        <w:t>特徵變數</w:t>
      </w:r>
      <w:r w:rsidR="00A00668">
        <w:rPr>
          <w:rFonts w:hint="eastAsia"/>
        </w:rPr>
        <w:t>；</w:t>
      </w:r>
      <w:r w:rsidR="00A00668" w:rsidRPr="00FD3EE6">
        <w:rPr>
          <w:rFonts w:hint="eastAsia"/>
          <w:b/>
        </w:rPr>
        <w:t>t</w:t>
      </w:r>
      <w:r w:rsidR="00A00668">
        <w:rPr>
          <w:rFonts w:hint="eastAsia"/>
        </w:rPr>
        <w:t>表示為</w:t>
      </w:r>
      <w:r w:rsidR="00A00668" w:rsidRPr="00FD3EE6">
        <w:rPr>
          <w:rFonts w:hint="eastAsia"/>
        </w:rPr>
        <w:t>目標變數</w:t>
      </w:r>
      <w:r w:rsidR="00A00668">
        <w:rPr>
          <w:rFonts w:hint="eastAsia"/>
        </w:rPr>
        <w:t>；</w:t>
      </w:r>
      <w:r w:rsidRPr="005E3007">
        <w:rPr>
          <w:rFonts w:hint="eastAsia"/>
          <w:i/>
        </w:rPr>
        <w:t>x</w:t>
      </w:r>
      <w:r w:rsidR="00A00668">
        <w:rPr>
          <w:rFonts w:hint="eastAsia"/>
        </w:rPr>
        <w:t>為原始數據</w:t>
      </w:r>
      <w:r w:rsidRPr="005E3007">
        <w:rPr>
          <w:rFonts w:hint="eastAsia"/>
        </w:rPr>
        <w:t>差分後的值</w:t>
      </w:r>
      <w:r w:rsidRPr="005E3007">
        <w:rPr>
          <w:rFonts w:cstheme="minorHAnsi" w:hint="eastAsia"/>
          <w:bCs/>
        </w:rPr>
        <w:t>。</w:t>
      </w:r>
    </w:p>
    <w:p w14:paraId="1AF925C6" w14:textId="77777777" w:rsidR="00B714C1" w:rsidRPr="00B714C1" w:rsidRDefault="00B714C1" w:rsidP="005074A6">
      <w:pPr>
        <w:pStyle w:val="JEB3"/>
        <w:numPr>
          <w:ilvl w:val="0"/>
          <w:numId w:val="10"/>
        </w:numPr>
        <w:rPr>
          <w:bCs/>
        </w:rPr>
      </w:pPr>
      <w:r>
        <w:rPr>
          <w:rFonts w:hint="eastAsia"/>
        </w:rPr>
        <w:lastRenderedPageBreak/>
        <w:t>多目標</w:t>
      </w:r>
      <w:r w:rsidR="0056466B">
        <w:rPr>
          <w:rFonts w:hint="eastAsia"/>
        </w:rPr>
        <w:t>預測</w:t>
      </w:r>
      <w:r>
        <w:rPr>
          <w:rFonts w:hint="eastAsia"/>
        </w:rPr>
        <w:t>資料矩陣</w:t>
      </w:r>
    </w:p>
    <w:tbl>
      <w:tblPr>
        <w:tblW w:w="5035" w:type="pct"/>
        <w:tblBorders>
          <w:top w:val="single" w:sz="8" w:space="0" w:color="auto"/>
          <w:bottom w:val="single" w:sz="8" w:space="0" w:color="auto"/>
        </w:tblBorders>
        <w:tblLayout w:type="fixed"/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371"/>
        <w:gridCol w:w="152"/>
        <w:gridCol w:w="683"/>
        <w:gridCol w:w="683"/>
        <w:gridCol w:w="488"/>
        <w:gridCol w:w="734"/>
        <w:gridCol w:w="703"/>
        <w:gridCol w:w="703"/>
        <w:gridCol w:w="488"/>
        <w:gridCol w:w="885"/>
        <w:gridCol w:w="656"/>
        <w:gridCol w:w="366"/>
        <w:gridCol w:w="438"/>
        <w:gridCol w:w="786"/>
        <w:gridCol w:w="169"/>
        <w:gridCol w:w="59"/>
      </w:tblGrid>
      <w:tr w:rsidR="008E6707" w:rsidRPr="00FD3EE6" w14:paraId="0BBED29C" w14:textId="77777777" w:rsidTr="008E6707">
        <w:trPr>
          <w:gridAfter w:val="1"/>
          <w:wAfter w:w="35" w:type="pct"/>
          <w:trHeight w:val="506"/>
        </w:trPr>
        <w:tc>
          <w:tcPr>
            <w:tcW w:w="222" w:type="pct"/>
            <w:shd w:val="clear" w:color="auto" w:fill="FFFFFF"/>
            <w:vAlign w:val="center"/>
          </w:tcPr>
          <w:p w14:paraId="0474E639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shd w:val="clear" w:color="auto" w:fill="FFFFFF"/>
            <w:vAlign w:val="center"/>
          </w:tcPr>
          <w:p w14:paraId="13B0D3D5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3208" w:type="pct"/>
            <w:gridSpan w:val="8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01BB428D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rFonts w:cs="Times New Roman" w:hint="eastAsia"/>
                <w:iCs/>
                <w:sz w:val="20"/>
                <w:szCs w:val="24"/>
              </w:rPr>
              <w:t>C</w:t>
            </w:r>
            <w:r w:rsidRPr="00FD3EE6">
              <w:rPr>
                <w:rFonts w:cs="Times New Roman"/>
                <w:iCs/>
                <w:sz w:val="20"/>
                <w:szCs w:val="24"/>
              </w:rPr>
              <w:t>andidate features</w:t>
            </w:r>
          </w:p>
          <w:p w14:paraId="07F4DDF3" w14:textId="77777777" w:rsidR="008E6707" w:rsidRPr="00FD3EE6" w:rsidRDefault="008E6707" w:rsidP="008E6707">
            <w:pPr>
              <w:jc w:val="center"/>
              <w:rPr>
                <w:rFonts w:cs="Times New Roman"/>
                <w:i/>
                <w:iCs/>
                <w:sz w:val="20"/>
                <w:szCs w:val="16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132E26E7" wp14:editId="6C972802">
                      <wp:extent cx="217806" cy="3200156"/>
                      <wp:effectExtent l="0" t="81280" r="24765" b="24765"/>
                      <wp:docPr id="14" name="左大括弧 1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3200156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4344C3A6" id="左大括弧 14" o:spid="_x0000_s1026" type="#_x0000_t87" style="width:17.15pt;height:252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" adj="123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343" w:type="pct"/>
            <w:gridSpan w:val="4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7F37062" w14:textId="77777777" w:rsidR="008E6707" w:rsidRPr="00FD3EE6" w:rsidRDefault="008E6707" w:rsidP="008E6707">
            <w:pPr>
              <w:jc w:val="center"/>
              <w:rPr>
                <w:sz w:val="20"/>
                <w:szCs w:val="24"/>
              </w:rPr>
            </w:pPr>
            <w:r w:rsidRPr="00FD3EE6">
              <w:rPr>
                <w:rFonts w:hint="eastAsia"/>
                <w:sz w:val="20"/>
                <w:szCs w:val="24"/>
              </w:rPr>
              <w:t>T</w:t>
            </w:r>
            <w:r w:rsidRPr="00FD3EE6">
              <w:rPr>
                <w:sz w:val="20"/>
                <w:szCs w:val="24"/>
              </w:rPr>
              <w:t>arget</w:t>
            </w:r>
            <w:r w:rsidRPr="00FD3EE6">
              <w:rPr>
                <w:rFonts w:hint="eastAsia"/>
                <w:sz w:val="20"/>
                <w:szCs w:val="24"/>
              </w:rPr>
              <w:t>s</w:t>
            </w:r>
          </w:p>
          <w:p w14:paraId="312B4229" w14:textId="77777777" w:rsidR="008E6707" w:rsidRPr="00FD3EE6" w:rsidRDefault="008E6707" w:rsidP="008E6707">
            <w:pPr>
              <w:jc w:val="center"/>
              <w:rPr>
                <w:rFonts w:cs="Times New Roman"/>
                <w:i/>
                <w:sz w:val="20"/>
                <w:szCs w:val="16"/>
              </w:rPr>
            </w:pPr>
            <w:r w:rsidRPr="00FD3EE6">
              <w:rPr>
                <w:rFonts w:cs="Times New Roman"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7DE6C87D" wp14:editId="19A655AE">
                      <wp:extent cx="217806" cy="1082773"/>
                      <wp:effectExtent l="5715" t="70485" r="16510" b="16510"/>
                      <wp:docPr id="15" name="左大括弧 1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rot="5400000">
                                <a:off x="0" y="0"/>
                                <a:ext cx="217806" cy="1082773"/>
                              </a:xfrm>
                              <a:prstGeom prst="leftBrace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7DAD0DE8" id="左大括弧 15" o:spid="_x0000_s1026" type="#_x0000_t87" style="width:17.15pt;height:85.25pt;rotation:90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" adj="362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101" w:type="pct"/>
            <w:shd w:val="clear" w:color="auto" w:fill="FFFFFF"/>
            <w:vAlign w:val="center"/>
          </w:tcPr>
          <w:p w14:paraId="6395FAAE" w14:textId="77777777" w:rsidR="008E6707" w:rsidRPr="00FD3EE6" w:rsidRDefault="008E6707" w:rsidP="008E6707">
            <w:pPr>
              <w:jc w:val="center"/>
              <w:rPr>
                <w:rFonts w:cs="Times New Roman"/>
                <w:sz w:val="20"/>
                <w:szCs w:val="16"/>
              </w:rPr>
            </w:pPr>
          </w:p>
        </w:tc>
      </w:tr>
      <w:tr w:rsidR="008E6707" w:rsidRPr="00FD3EE6" w14:paraId="44AC5524" w14:textId="77777777" w:rsidTr="008E6707">
        <w:trPr>
          <w:trHeight w:val="506"/>
        </w:trPr>
        <w:tc>
          <w:tcPr>
            <w:tcW w:w="222" w:type="pct"/>
            <w:shd w:val="clear" w:color="auto" w:fill="FFFFFF"/>
            <w:vAlign w:val="center"/>
          </w:tcPr>
          <w:p w14:paraId="32A265A4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tcBorders>
              <w:bottom w:val="single" w:sz="4" w:space="0" w:color="auto"/>
            </w:tcBorders>
            <w:shd w:val="clear" w:color="auto" w:fill="FFFFFF"/>
            <w:vAlign w:val="center"/>
          </w:tcPr>
          <w:p w14:paraId="1B221C8C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6ADE3C8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08169E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958969F" w14:textId="77777777" w:rsidR="008E6707" w:rsidRPr="00FD3EE6" w:rsidRDefault="008E6707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69728D4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</m:t>
                    </m:r>
                  </m:sub>
                </m:sSub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0062967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</m:sSub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76F2CD6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</m:sSub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F17CE1C" w14:textId="77777777" w:rsidR="008E6707" w:rsidRPr="00FD3EE6" w:rsidRDefault="008E6707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4ABCC5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iCs/>
                        <w:sz w:val="20"/>
                        <w:szCs w:val="16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*|TS|</m:t>
                    </m:r>
                  </m:sub>
                </m:sSub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38BF0A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16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14:paraId="1905A4A6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16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m:rPr>
                        <m:sty m:val="b"/>
                      </m:rP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88A28C2" w14:textId="77777777" w:rsidR="008E6707" w:rsidRPr="00FD3EE6" w:rsidRDefault="008E6707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>
                <m:r>
                  <m:rPr>
                    <m:sty m:val="b"/>
                  </m:rP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74A53A6" w14:textId="77777777" w:rsidR="008E6707" w:rsidRPr="00FD3EE6" w:rsidRDefault="00D1332E" w:rsidP="008E6707">
            <w:pPr>
              <w:jc w:val="center"/>
              <w:rPr>
                <w:b/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16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(|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TS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16"/>
                      </w:rPr>
                      <m:t>|)</m:t>
                    </m:r>
                  </m:sup>
                </m:sSup>
              </m:oMath>
            </m:oMathPara>
          </w:p>
        </w:tc>
        <w:tc>
          <w:tcPr>
            <w:tcW w:w="136" w:type="pct"/>
            <w:gridSpan w:val="2"/>
            <w:tcBorders>
              <w:bottom w:val="single" w:sz="4" w:space="0" w:color="auto"/>
            </w:tcBorders>
            <w:shd w:val="clear" w:color="auto" w:fill="FFFFFF"/>
            <w:vAlign w:val="center"/>
          </w:tcPr>
          <w:p w14:paraId="3977D17C" w14:textId="77777777" w:rsidR="008E6707" w:rsidRPr="00FD3EE6" w:rsidRDefault="008E6707" w:rsidP="008E6707">
            <w:pPr>
              <w:jc w:val="center"/>
              <w:rPr>
                <w:rFonts w:cs="Times New Roman"/>
                <w:sz w:val="20"/>
                <w:szCs w:val="16"/>
              </w:rPr>
            </w:pPr>
          </w:p>
        </w:tc>
      </w:tr>
      <w:tr w:rsidR="008E6707" w:rsidRPr="00FD3EE6" w14:paraId="26B181C0" w14:textId="77777777" w:rsidTr="008E6707">
        <w:trPr>
          <w:trHeight w:val="506"/>
        </w:trPr>
        <w:tc>
          <w:tcPr>
            <w:tcW w:w="222" w:type="pct"/>
            <w:vMerge w:val="restart"/>
            <w:tcBorders>
              <w:right w:val="single" w:sz="4" w:space="0" w:color="auto"/>
            </w:tcBorders>
            <w:shd w:val="clear" w:color="auto" w:fill="FFFFFF"/>
            <w:textDirection w:val="btLr"/>
            <w:vAlign w:val="center"/>
          </w:tcPr>
          <w:p w14:paraId="224B30C7" w14:textId="77777777" w:rsidR="008E6707" w:rsidRPr="00FD3EE6" w:rsidRDefault="008E6707" w:rsidP="008E6707">
            <w:pPr>
              <w:ind w:left="113" w:right="113"/>
              <w:jc w:val="center"/>
              <w:rPr>
                <w:rFonts w:cs="Times New Roman"/>
                <w:iCs/>
                <w:sz w:val="20"/>
                <w:szCs w:val="16"/>
              </w:rPr>
            </w:pPr>
            <w:r w:rsidRPr="00FD3EE6">
              <w:rPr>
                <w:rFonts w:cs="Times New Roman"/>
                <w:iCs/>
                <w:sz w:val="20"/>
                <w:szCs w:val="24"/>
              </w:rPr>
              <w:t>Data matrix</w:t>
            </w:r>
          </w:p>
        </w:tc>
        <w:tc>
          <w:tcPr>
            <w:tcW w:w="91" w:type="pct"/>
            <w:tcBorders>
              <w:top w:val="single" w:sz="4" w:space="0" w:color="auto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14:paraId="399B0EF2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C992CCA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57F0CF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7BE3494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6F3E383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56BF8F3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A3A4C61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9117BA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E482964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168AD9B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14:paraId="47D8E9B3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78A626C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2EEC6BD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136" w:type="pct"/>
            <w:gridSpan w:val="2"/>
            <w:tcBorders>
              <w:top w:val="single" w:sz="4" w:space="0" w:color="auto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5D4B2403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</w:tr>
      <w:tr w:rsidR="008E6707" w:rsidRPr="00FD3EE6" w14:paraId="6810D158" w14:textId="77777777" w:rsidTr="008E6707">
        <w:trPr>
          <w:trHeight w:val="506"/>
        </w:trPr>
        <w:tc>
          <w:tcPr>
            <w:tcW w:w="222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02CB637E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91" w:type="pct"/>
            <w:tcBorders>
              <w:top w:val="nil"/>
              <w:left w:val="single" w:sz="4" w:space="0" w:color="auto"/>
              <w:bottom w:val="nil"/>
            </w:tcBorders>
            <w:shd w:val="clear" w:color="auto" w:fill="FFFFFF"/>
            <w:vAlign w:val="center"/>
          </w:tcPr>
          <w:p w14:paraId="4FB489DA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C194910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114C5A0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EE6AA9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97E9F92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9BC9D80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3F2FBD6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3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B40D64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572AE8F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1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B9FA041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1)</m:t>
                    </m:r>
                  </m:sup>
                </m:sSubSup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14:paraId="45D3C4A4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</m:t>
                    </m:r>
                    <m:r>
                      <w:rPr>
                        <w:rFonts w:ascii="Cambria Math" w:hAnsi="Cambria Math" w:hint="eastAsia"/>
                        <w:sz w:val="20"/>
                        <w:szCs w:val="16"/>
                      </w:rPr>
                      <m:t>2</m:t>
                    </m:r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)</m:t>
                    </m:r>
                  </m:sup>
                </m:sSubSup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82B980D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7507B5" w14:textId="77777777" w:rsidR="008E6707" w:rsidRPr="00FD3EE6" w:rsidRDefault="00D1332E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sSubSup>
                  <m:sSubSup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s+2</m:t>
                    </m:r>
                  </m:sub>
                  <m:sup>
                    <m:r>
                      <w:rPr>
                        <w:rFonts w:ascii="Cambria Math" w:hAnsi="Cambria Math"/>
                        <w:sz w:val="20"/>
                        <w:szCs w:val="16"/>
                      </w:rPr>
                      <m:t>(|TS|)</m:t>
                    </m:r>
                  </m:sup>
                </m:sSubSup>
              </m:oMath>
            </m:oMathPara>
          </w:p>
        </w:tc>
        <w:tc>
          <w:tcPr>
            <w:tcW w:w="136" w:type="pct"/>
            <w:gridSpan w:val="2"/>
            <w:tcBorders>
              <w:top w:val="nil"/>
              <w:bottom w:val="nil"/>
              <w:right w:val="single" w:sz="4" w:space="0" w:color="auto"/>
            </w:tcBorders>
            <w:shd w:val="clear" w:color="auto" w:fill="FFFFFF"/>
            <w:vAlign w:val="center"/>
          </w:tcPr>
          <w:p w14:paraId="03B5948F" w14:textId="77777777" w:rsidR="008E6707" w:rsidRPr="00FD3EE6" w:rsidRDefault="008E6707" w:rsidP="008E6707">
            <w:pPr>
              <w:jc w:val="center"/>
              <w:rPr>
                <w:rFonts w:cs="Times New Roman"/>
                <w:iCs/>
                <w:sz w:val="20"/>
                <w:szCs w:val="16"/>
              </w:rPr>
            </w:pPr>
          </w:p>
        </w:tc>
      </w:tr>
      <w:tr w:rsidR="008E6707" w:rsidRPr="00FD3EE6" w14:paraId="6B5FEA2F" w14:textId="77777777" w:rsidTr="008E6707">
        <w:trPr>
          <w:trHeight w:val="506"/>
        </w:trPr>
        <w:tc>
          <w:tcPr>
            <w:tcW w:w="222" w:type="pct"/>
            <w:vMerge/>
            <w:tcBorders>
              <w:right w:val="single" w:sz="4" w:space="0" w:color="auto"/>
            </w:tcBorders>
            <w:shd w:val="clear" w:color="auto" w:fill="FFFFFF"/>
            <w:vAlign w:val="center"/>
          </w:tcPr>
          <w:p w14:paraId="683BFAED" w14:textId="77777777" w:rsidR="008E6707" w:rsidRPr="00FD3EE6" w:rsidRDefault="008E6707" w:rsidP="008E6707">
            <w:pPr>
              <w:jc w:val="center"/>
              <w:rPr>
                <w:rFonts w:cs="Times New Roman"/>
                <w:sz w:val="20"/>
                <w:szCs w:val="16"/>
              </w:rPr>
            </w:pPr>
          </w:p>
        </w:tc>
        <w:tc>
          <w:tcPr>
            <w:tcW w:w="91" w:type="pct"/>
            <w:tcBorders>
              <w:top w:val="nil"/>
              <w:left w:val="single" w:sz="4" w:space="0" w:color="auto"/>
              <w:bottom w:val="single" w:sz="4" w:space="0" w:color="auto"/>
            </w:tcBorders>
            <w:shd w:val="clear" w:color="auto" w:fill="FFFFFF"/>
            <w:vAlign w:val="center"/>
          </w:tcPr>
          <w:p w14:paraId="60164DC2" w14:textId="77777777" w:rsidR="008E6707" w:rsidRPr="00FD3EE6" w:rsidRDefault="008E6707" w:rsidP="008E6707">
            <w:pPr>
              <w:jc w:val="center"/>
              <w:rPr>
                <w:rFonts w:cs="Times New Roman"/>
                <w:sz w:val="20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2B1E863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E2D00CC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F845BFC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3C9D67F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1369B08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6E65408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D326D62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29AFE1A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12F971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19" w:type="pct"/>
            <w:shd w:val="clear" w:color="auto" w:fill="FFFFFF"/>
            <w:vAlign w:val="center"/>
          </w:tcPr>
          <w:p w14:paraId="15F867A1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5AC3D76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…</m:t>
                </m:r>
              </m:oMath>
            </m:oMathPara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BEDDFD" w14:textId="77777777" w:rsidR="008E6707" w:rsidRPr="00FD3EE6" w:rsidRDefault="008E6707" w:rsidP="008E6707">
            <w:pPr>
              <w:jc w:val="center"/>
              <w:rPr>
                <w:sz w:val="20"/>
                <w:szCs w:val="16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16"/>
                  </w:rPr>
                  <m:t>⋮</m:t>
                </m:r>
              </m:oMath>
            </m:oMathPara>
          </w:p>
        </w:tc>
        <w:tc>
          <w:tcPr>
            <w:tcW w:w="136" w:type="pct"/>
            <w:gridSpan w:val="2"/>
            <w:tcBorders>
              <w:top w:val="nil"/>
              <w:bottom w:val="single" w:sz="4" w:space="0" w:color="auto"/>
              <w:right w:val="single" w:sz="4" w:space="0" w:color="auto"/>
            </w:tcBorders>
            <w:shd w:val="clear" w:color="auto" w:fill="FFFFFF"/>
            <w:vAlign w:val="center"/>
          </w:tcPr>
          <w:p w14:paraId="14571226" w14:textId="77777777" w:rsidR="008E6707" w:rsidRPr="00FD3EE6" w:rsidRDefault="008E6707" w:rsidP="008E6707">
            <w:pPr>
              <w:jc w:val="center"/>
              <w:rPr>
                <w:rFonts w:cs="Times New Roman"/>
                <w:sz w:val="20"/>
                <w:szCs w:val="16"/>
              </w:rPr>
            </w:pPr>
          </w:p>
        </w:tc>
      </w:tr>
      <w:tr w:rsidR="008E6707" w:rsidRPr="00FD3EE6" w14:paraId="13468377" w14:textId="77777777" w:rsidTr="008E6707">
        <w:trPr>
          <w:gridAfter w:val="1"/>
          <w:wAfter w:w="35" w:type="pct"/>
          <w:trHeight w:val="19"/>
        </w:trPr>
        <w:tc>
          <w:tcPr>
            <w:tcW w:w="222" w:type="pct"/>
            <w:shd w:val="clear" w:color="auto" w:fill="FFFFFF"/>
            <w:vAlign w:val="center"/>
          </w:tcPr>
          <w:p w14:paraId="59A7F79F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91" w:type="pct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1BD373FE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A1599F6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08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9C03F2B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F44356D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3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26C28A83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10489D6F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2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CCC56A2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6245E3D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529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4C403EC0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39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57B41780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19" w:type="pct"/>
            <w:shd w:val="clear" w:color="auto" w:fill="FFFFFF"/>
            <w:vAlign w:val="center"/>
          </w:tcPr>
          <w:p w14:paraId="32F67BD7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26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34F9C7FD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470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</w:tcPr>
          <w:p w14:paraId="6D7A096D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  <w:tc>
          <w:tcPr>
            <w:tcW w:w="101" w:type="pct"/>
            <w:tcBorders>
              <w:top w:val="single" w:sz="4" w:space="0" w:color="auto"/>
            </w:tcBorders>
            <w:shd w:val="clear" w:color="auto" w:fill="FFFFFF"/>
            <w:vAlign w:val="center"/>
          </w:tcPr>
          <w:p w14:paraId="7DC8969A" w14:textId="77777777" w:rsidR="008E6707" w:rsidRPr="00FD3EE6" w:rsidRDefault="008E6707" w:rsidP="008E6707">
            <w:pPr>
              <w:jc w:val="center"/>
              <w:rPr>
                <w:rFonts w:cs="Times New Roman"/>
                <w:sz w:val="2"/>
                <w:szCs w:val="16"/>
              </w:rPr>
            </w:pPr>
          </w:p>
        </w:tc>
      </w:tr>
    </w:tbl>
    <w:p w14:paraId="383CBCC3" w14:textId="663458FC" w:rsidR="002C1B95" w:rsidRPr="001A1B01" w:rsidRDefault="001A6C0C" w:rsidP="001A1B01">
      <w:pPr>
        <w:pStyle w:val="JEB"/>
        <w:spacing w:before="180" w:after="180"/>
        <w:ind w:firstLineChars="0" w:firstLine="0"/>
        <w:rPr>
          <w:rFonts w:hint="eastAsia"/>
        </w:rPr>
      </w:pPr>
      <w:r w:rsidRPr="005E3007">
        <w:rPr>
          <w:rFonts w:hint="eastAsia"/>
        </w:rPr>
        <w:t>其中</w:t>
      </w:r>
      <w:r w:rsidR="005A6625">
        <w:rPr>
          <w:rFonts w:hint="eastAsia"/>
        </w:rPr>
        <w:t>候選特徵</w:t>
      </w:r>
      <w:r w:rsidR="003E4C21">
        <w:rPr>
          <w:rFonts w:hint="eastAsia"/>
        </w:rPr>
        <w:t>所組成</w:t>
      </w:r>
      <w:r w:rsidR="005A6625">
        <w:rPr>
          <w:rFonts w:hint="eastAsia"/>
        </w:rPr>
        <w:t>的集合即稱為</w:t>
      </w:r>
      <w:r w:rsidR="005A6625" w:rsidRPr="005E3007">
        <w:rPr>
          <w:rFonts w:hint="eastAsia"/>
        </w:rPr>
        <w:t>候選特徵池</w:t>
      </w:r>
      <w:r w:rsidR="005A6625" w:rsidRPr="005E3007">
        <w:rPr>
          <w:rFonts w:cstheme="minorHAnsi"/>
        </w:rPr>
        <w:t>（</w:t>
      </w:r>
      <w:r w:rsidR="005A6625" w:rsidRPr="005E3007">
        <w:rPr>
          <w:rFonts w:hint="eastAsia"/>
        </w:rPr>
        <w:t>Candidate feature pool</w:t>
      </w:r>
      <w:r w:rsidR="005A6625">
        <w:rPr>
          <w:rFonts w:hint="eastAsia"/>
        </w:rPr>
        <w:t>; CP</w:t>
      </w:r>
      <w:r w:rsidR="005A6625" w:rsidRPr="005E3007">
        <w:rPr>
          <w:rFonts w:cstheme="minorHAnsi"/>
          <w:bCs/>
        </w:rPr>
        <w:t>）</w:t>
      </w:r>
      <w:r w:rsidR="005A6625" w:rsidRPr="005E3007">
        <w:rPr>
          <w:rFonts w:cstheme="minorHAnsi" w:hint="eastAsia"/>
          <w:bCs/>
        </w:rPr>
        <w:t>，</w:t>
      </w:r>
      <m:oMath>
        <m:r>
          <w:rPr>
            <w:rFonts w:ascii="Cambria Math" w:hAnsi="Cambria Math" w:cstheme="minorHAnsi"/>
          </w:rPr>
          <m:t>CP</m:t>
        </m:r>
        <m:r>
          <m:rPr>
            <m:sty m:val="p"/>
          </m:rPr>
          <w:rPr>
            <w:rFonts w:ascii="Cambria Math" w:hAnsi="Cambria Math" w:cstheme="minorHAnsi"/>
          </w:rPr>
          <m:t>=</m:t>
        </m:r>
        <m:d>
          <m:dPr>
            <m:begChr m:val="{"/>
            <m:endChr m:val="}"/>
            <m:ctrlPr>
              <w:rPr>
                <w:rFonts w:ascii="Cambria Math" w:hAnsi="Cambria Math" w:cstheme="minorHAnsi"/>
                <w:bCs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b/>
                    <w:bCs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f</m:t>
                </m:r>
              </m:e>
              <m:sub>
                <m:r>
                  <m:rPr>
                    <m:sty m:val="b"/>
                  </m:rPr>
                  <w:rPr>
                    <w:rFonts w:ascii="Cambria Math" w:hAnsi="Cambria Math" w:cstheme="minorHAnsi"/>
                  </w:rPr>
                  <m:t>i</m:t>
                </m:r>
              </m:sub>
            </m:sSub>
            <m:r>
              <w:rPr>
                <w:rFonts w:ascii="Cambria Math" w:hAnsi="Cambria Math" w:cstheme="minorHAnsi"/>
              </w:rPr>
              <m:t>,i=1,2,…,</m:t>
            </m:r>
            <m:r>
              <w:rPr>
                <w:rFonts w:ascii="Cambria Math" w:hAnsi="Cambria Math"/>
              </w:rPr>
              <m:t>|CP|</m:t>
            </m:r>
          </m:e>
        </m:d>
      </m:oMath>
      <w:r w:rsidR="005A6625" w:rsidRPr="005E3007">
        <w:rPr>
          <w:rFonts w:cstheme="minorHAnsi" w:hint="eastAsia"/>
          <w:bCs/>
        </w:rPr>
        <w:t>，</w:t>
      </w:r>
      <m:oMath>
        <m:r>
          <w:rPr>
            <w:rFonts w:ascii="Cambria Math" w:hAnsi="Cambria Math"/>
          </w:rPr>
          <m:t>|CP|</m:t>
        </m:r>
      </m:oMath>
      <w:r w:rsidR="005A6625" w:rsidRPr="005E3007">
        <w:rPr>
          <w:rFonts w:cstheme="minorHAnsi" w:hint="eastAsia"/>
        </w:rPr>
        <w:t>為</w:t>
      </w:r>
      <w:r w:rsidR="005A6625" w:rsidRPr="005E3007">
        <w:rPr>
          <w:rFonts w:hint="eastAsia"/>
        </w:rPr>
        <w:t>候選特徵池</w:t>
      </w:r>
      <w:r w:rsidR="005A6625">
        <w:rPr>
          <w:rFonts w:hint="eastAsia"/>
        </w:rPr>
        <w:t>內</w:t>
      </w:r>
      <w:r w:rsidR="005A6625">
        <w:rPr>
          <w:rFonts w:cstheme="minorHAnsi" w:hint="eastAsia"/>
        </w:rPr>
        <w:t>所有候選特徵變數的總</w:t>
      </w:r>
      <w:r w:rsidR="005A6625" w:rsidRPr="005E3007">
        <w:rPr>
          <w:rFonts w:cstheme="minorHAnsi" w:hint="eastAsia"/>
        </w:rPr>
        <w:t>數</w:t>
      </w:r>
      <w:r w:rsidR="005A6625">
        <w:rPr>
          <w:rFonts w:cstheme="minorHAnsi" w:hint="eastAsia"/>
        </w:rPr>
        <w:t>；</w:t>
      </w:r>
      <w:r w:rsidRPr="005E3007">
        <w:rPr>
          <w:rFonts w:hint="eastAsia"/>
        </w:rPr>
        <w:t>目標變數的集合</w:t>
      </w:r>
      <w:r w:rsidR="006E1243">
        <w:rPr>
          <w:rFonts w:hint="eastAsia"/>
        </w:rPr>
        <w:t>則</w:t>
      </w:r>
      <w:r w:rsidR="003E4C21">
        <w:rPr>
          <w:rFonts w:hint="eastAsia"/>
        </w:rPr>
        <w:t>記為</w:t>
      </w:r>
      <w:r w:rsidR="00E85DE4" w:rsidRPr="003E4C21">
        <w:rPr>
          <w:rFonts w:hint="eastAsia"/>
          <w:i/>
        </w:rPr>
        <w:t>TS</w:t>
      </w:r>
      <w:r w:rsidR="006E1243">
        <w:rPr>
          <w:rFonts w:hint="eastAsia"/>
        </w:rPr>
        <w:t>，</w:t>
      </w:r>
      <m:oMath>
        <m:r>
          <w:rPr>
            <w:rFonts w:ascii="Cambria Math" w:hAnsi="Cambria Math"/>
          </w:rPr>
          <m:t>TS</m:t>
        </m:r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t</m:t>
                </m:r>
              </m:e>
              <m:sup>
                <m:r>
                  <w:rPr>
                    <w:rFonts w:ascii="Cambria Math" w:hAnsi="Cambria Math"/>
                  </w:rPr>
                  <m:t>(j)</m:t>
                </m:r>
              </m:sup>
            </m:sSup>
            <m:r>
              <w:rPr>
                <w:rFonts w:ascii="Cambria Math" w:hAnsi="Cambria Math"/>
              </w:rPr>
              <m:t>,j=1,2,…,|TS|</m:t>
            </m:r>
          </m:e>
        </m:d>
      </m:oMath>
      <w:r w:rsidRPr="005E3007">
        <w:rPr>
          <w:rFonts w:hint="eastAsia"/>
        </w:rPr>
        <w:t>，</w:t>
      </w:r>
      <m:oMath>
        <m:r>
          <w:rPr>
            <w:rFonts w:ascii="Cambria Math" w:hAnsi="Cambria Math"/>
          </w:rPr>
          <m:t>|TS|</m:t>
        </m:r>
      </m:oMath>
      <w:r w:rsidR="003E4C21">
        <w:rPr>
          <w:rFonts w:hint="eastAsia"/>
        </w:rPr>
        <w:t>為目標變數的總數。</w:t>
      </w:r>
    </w:p>
    <w:p w14:paraId="0D22523F" w14:textId="77777777" w:rsidR="002C1B95" w:rsidRPr="005E3007" w:rsidRDefault="002C1B95" w:rsidP="005074A6">
      <w:pPr>
        <w:pStyle w:val="JEB3"/>
        <w:numPr>
          <w:ilvl w:val="0"/>
          <w:numId w:val="10"/>
        </w:numPr>
      </w:pPr>
      <w:r>
        <w:rPr>
          <w:rFonts w:hint="eastAsia"/>
        </w:rPr>
        <w:t>影響資訊矩陣</w:t>
      </w:r>
    </w:p>
    <w:tbl>
      <w:tblPr>
        <w:tblW w:w="5000" w:type="pct"/>
        <w:jc w:val="center"/>
        <w:tblBorders>
          <w:top w:val="single" w:sz="8" w:space="0" w:color="000000"/>
          <w:bottom w:val="single" w:sz="8" w:space="0" w:color="auto"/>
        </w:tblBorders>
        <w:tblCellMar>
          <w:left w:w="0" w:type="dxa"/>
          <w:right w:w="0" w:type="dxa"/>
        </w:tblCellMar>
        <w:tblLook w:val="0420" w:firstRow="1" w:lastRow="0" w:firstColumn="0" w:lastColumn="0" w:noHBand="0" w:noVBand="1"/>
      </w:tblPr>
      <w:tblGrid>
        <w:gridCol w:w="900"/>
        <w:gridCol w:w="199"/>
        <w:gridCol w:w="1339"/>
        <w:gridCol w:w="1339"/>
        <w:gridCol w:w="1341"/>
        <w:gridCol w:w="1339"/>
        <w:gridCol w:w="1341"/>
        <w:gridCol w:w="508"/>
      </w:tblGrid>
      <w:tr w:rsidR="00C51AAD" w:rsidRPr="00FD3EE6" w14:paraId="19EA978F" w14:textId="77777777" w:rsidTr="00C51AAD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8B9E059" w14:textId="77777777" w:rsidR="00C51AAD" w:rsidRPr="00FD3EE6" w:rsidRDefault="00C51AAD" w:rsidP="00C51AAD">
            <w:pPr>
              <w:rPr>
                <w:iCs/>
                <w:sz w:val="20"/>
                <w:szCs w:val="24"/>
              </w:rPr>
            </w:pPr>
          </w:p>
        </w:tc>
        <w:tc>
          <w:tcPr>
            <w:tcW w:w="120" w:type="pct"/>
            <w:shd w:val="clear" w:color="auto" w:fill="FFFFFF"/>
          </w:tcPr>
          <w:p w14:paraId="0DE0AFA5" w14:textId="77777777" w:rsidR="00C51AAD" w:rsidRPr="00FD3EE6" w:rsidRDefault="00C51AAD" w:rsidP="00C51AAD">
            <w:pPr>
              <w:jc w:val="center"/>
              <w:rPr>
                <w:rFonts w:cs="Times New Roman"/>
                <w:bCs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FBF0369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DF2D55E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7F06BA9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D5F1D8A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|</m:t>
                    </m:r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CP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|</m:t>
                    </m:r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4FD2D97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(j)</m:t>
                    </m:r>
                  </m:sup>
                </m:sSup>
              </m:oMath>
            </m:oMathPara>
          </w:p>
        </w:tc>
        <w:tc>
          <w:tcPr>
            <w:tcW w:w="306" w:type="pct"/>
            <w:shd w:val="clear" w:color="auto" w:fill="FFFFFF"/>
          </w:tcPr>
          <w:p w14:paraId="2FCB00CD" w14:textId="77777777" w:rsidR="00C51AAD" w:rsidRPr="00FD3EE6" w:rsidRDefault="00C51AAD" w:rsidP="00C51AAD">
            <w:pPr>
              <w:jc w:val="center"/>
              <w:rPr>
                <w:rFonts w:cs="Times New Roman"/>
                <w:sz w:val="20"/>
                <w:szCs w:val="24"/>
              </w:rPr>
            </w:pPr>
          </w:p>
        </w:tc>
      </w:tr>
      <w:tr w:rsidR="00C51AAD" w:rsidRPr="00FD3EE6" w14:paraId="40112F04" w14:textId="77777777" w:rsidTr="00C51AAD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7C50FAE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20" w:type="pct"/>
            <w:vMerge w:val="restart"/>
            <w:shd w:val="clear" w:color="auto" w:fill="FFFFFF"/>
          </w:tcPr>
          <w:p w14:paraId="3DF77208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27608F86" wp14:editId="3E6EC366">
                      <wp:extent cx="77373" cy="2546253"/>
                      <wp:effectExtent l="0" t="0" r="18415" b="26035"/>
                      <wp:docPr id="16" name="左中括弧 1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77373" cy="2546253"/>
                              </a:xfrm>
                              <a:prstGeom prst="leftBracket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type w14:anchorId="1248775F" id="_x0000_t85" coordsize="21600,21600" o:spt="85" adj="1800" path="m21600,qx0@0l0@1qy21600,21600e" filled="f">
                      <v:formulas>
                        <v:f eqn="val #0"/>
                        <v:f eqn="sum 21600 0 #0"/>
                        <v:f eqn="prod #0 9598 32768"/>
                        <v:f eqn="sum 21600 0 @2"/>
                      </v:formulas>
                      <v:path arrowok="t" gradientshapeok="t" o:connecttype="custom" o:connectlocs="21600,0;0,10800;21600,21600" textboxrect="6326,@2,21600,@3"/>
                      <v:handles>
                        <v:h position="topLeft,#0" yrange="0,10800"/>
                      </v:handles>
                    </v:shapetype>
                    <v:shape id="左中括弧 16" o:spid="_x0000_s1026" type="#_x0000_t85" style="width:6.1pt;height:200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" adj="55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8DE855B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BAED5D6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D4E7485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5D8DCDF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CP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B9E2696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 w:val="restart"/>
            <w:shd w:val="clear" w:color="auto" w:fill="FFFFFF"/>
          </w:tcPr>
          <w:p w14:paraId="5D3B1E95" w14:textId="77777777" w:rsidR="00C51AAD" w:rsidRPr="00FD3EE6" w:rsidRDefault="00C51AAD" w:rsidP="00C51AA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  <w:r w:rsidRPr="00FD3EE6">
              <w:rPr>
                <w:i/>
                <w:iCs/>
                <w:noProof/>
                <w:sz w:val="20"/>
                <w:szCs w:val="24"/>
              </w:rPr>
              <mc:AlternateContent>
                <mc:Choice Requires="wps">
                  <w:drawing>
                    <wp:inline distT="0" distB="0" distL="0" distR="0" wp14:anchorId="3A4AF0FA" wp14:editId="680B8740">
                      <wp:extent cx="77373" cy="2546253"/>
                      <wp:effectExtent l="0" t="0" r="18415" b="26035"/>
                      <wp:docPr id="17" name="左中括弧 1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 flipH="1">
                                <a:off x="0" y="0"/>
                                <a:ext cx="77373" cy="2546253"/>
                              </a:xfrm>
                              <a:prstGeom prst="leftBracket">
                                <a:avLst/>
                              </a:prstGeom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inline>
                  </w:drawing>
                </mc:Choice>
                <mc:Fallback xmlns:cx1="http://schemas.microsoft.com/office/drawing/2015/9/8/chartex">
                  <w:pict>
                    <v:shape w14:anchorId="6FAFE328" id="左中括弧 17" o:spid="_x0000_s1026" type="#_x0000_t85" style="width:6.1pt;height:200.5pt;flip:x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" adj="55" strokecolor="black [3200]" strokeweight=".5pt">
                      <v:stroke joinstyle="miter"/>
                      <w10:anchorlock/>
                    </v:shape>
                  </w:pict>
                </mc:Fallback>
              </mc:AlternateContent>
            </w:r>
          </w:p>
        </w:tc>
      </w:tr>
      <w:tr w:rsidR="00C51AAD" w:rsidRPr="00FD3EE6" w14:paraId="777B6FAE" w14:textId="77777777" w:rsidTr="00C51AAD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E459414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14:paraId="7E4EA51E" w14:textId="77777777" w:rsidR="00C51AAD" w:rsidRPr="00FD3EE6" w:rsidRDefault="00C51AAD" w:rsidP="00C51AA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A2178CB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123D830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7299E7A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2B17D85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CP</m:t>
                        </m:r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7E2930ED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14:paraId="0D46FD98" w14:textId="77777777" w:rsidR="00C51AAD" w:rsidRPr="00FD3EE6" w:rsidRDefault="00C51AAD" w:rsidP="00C51AAD">
            <w:pPr>
              <w:jc w:val="center"/>
              <w:rPr>
                <w:rFonts w:cs="BnyjywAdvTT5ada87cc"/>
                <w:iCs/>
                <w:sz w:val="20"/>
                <w:szCs w:val="24"/>
              </w:rPr>
            </w:pPr>
          </w:p>
        </w:tc>
      </w:tr>
      <w:tr w:rsidR="00C51AAD" w:rsidRPr="00FD3EE6" w14:paraId="7834D880" w14:textId="77777777" w:rsidTr="00C51AAD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57860A5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14:paraId="06206C4B" w14:textId="77777777" w:rsidR="00C51AAD" w:rsidRPr="00FD3EE6" w:rsidRDefault="00C51AAD" w:rsidP="00C51AAD">
            <w:pPr>
              <w:jc w:val="center"/>
              <w:rPr>
                <w:rFonts w:cs="BnyjywAdvTT5ada87cc"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4E71E43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180BFD7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34C6A3B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35942C15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06BE285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⋮</m:t>
                </m:r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14:paraId="15DDC756" w14:textId="77777777" w:rsidR="00C51AAD" w:rsidRPr="00FD3EE6" w:rsidRDefault="00C51AAD" w:rsidP="00C51AAD">
            <w:pPr>
              <w:jc w:val="center"/>
              <w:rPr>
                <w:rFonts w:cs="Times New Roman"/>
                <w:sz w:val="20"/>
                <w:szCs w:val="24"/>
              </w:rPr>
            </w:pPr>
          </w:p>
        </w:tc>
      </w:tr>
      <w:tr w:rsidR="00C51AAD" w:rsidRPr="00FD3EE6" w14:paraId="4B5239F8" w14:textId="77777777" w:rsidTr="00C51AAD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E62916D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/>
                        <w:szCs w:val="24"/>
                      </w:rPr>
                      <m:t>|CP|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|</m:t>
                    </m:r>
                  </m:sub>
                </m:sSub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14:paraId="4671BDDE" w14:textId="77777777" w:rsidR="00C51AAD" w:rsidRPr="00FD3EE6" w:rsidRDefault="00C51AAD" w:rsidP="00C51AA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48DBB21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C508D6C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594E370F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8A31796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3CCA6DE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CP|</m:t>
                        </m:r>
                      </m:sub>
                    </m:sSub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</m:sub>
                </m:sSub>
              </m:oMath>
            </m:oMathPara>
          </w:p>
        </w:tc>
        <w:tc>
          <w:tcPr>
            <w:tcW w:w="306" w:type="pct"/>
            <w:vMerge/>
            <w:shd w:val="clear" w:color="auto" w:fill="FFFFFF"/>
          </w:tcPr>
          <w:p w14:paraId="2D2A502B" w14:textId="77777777" w:rsidR="00C51AAD" w:rsidRPr="00FD3EE6" w:rsidRDefault="00C51AAD" w:rsidP="00C51AAD">
            <w:pPr>
              <w:jc w:val="center"/>
              <w:rPr>
                <w:rFonts w:cs="BnyjywAdvTT5ada87cc"/>
                <w:iCs/>
                <w:sz w:val="20"/>
                <w:szCs w:val="24"/>
              </w:rPr>
            </w:pPr>
          </w:p>
        </w:tc>
      </w:tr>
      <w:tr w:rsidR="00C51AAD" w:rsidRPr="00FD3EE6" w14:paraId="0B6B04CA" w14:textId="77777777" w:rsidTr="00C51AAD">
        <w:trPr>
          <w:trHeight w:val="720"/>
          <w:jc w:val="center"/>
        </w:trPr>
        <w:tc>
          <w:tcPr>
            <w:tcW w:w="542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2C86A959" w14:textId="77777777" w:rsidR="00C51AAD" w:rsidRPr="00FD3EE6" w:rsidRDefault="00D1332E" w:rsidP="00C51AAD">
            <w:pPr>
              <w:jc w:val="center"/>
              <w:rPr>
                <w:b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sz w:val="20"/>
                        <w:szCs w:val="24"/>
                      </w:rPr>
                    </m:ctrlPr>
                  </m:sSup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t</m:t>
                    </m:r>
                  </m:e>
                  <m: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(j)</m:t>
                    </m:r>
                  </m:sup>
                </m:sSup>
              </m:oMath>
            </m:oMathPara>
          </w:p>
        </w:tc>
        <w:tc>
          <w:tcPr>
            <w:tcW w:w="120" w:type="pct"/>
            <w:vMerge/>
            <w:shd w:val="clear" w:color="auto" w:fill="FFFFFF"/>
          </w:tcPr>
          <w:p w14:paraId="451B9565" w14:textId="77777777" w:rsidR="00C51AAD" w:rsidRPr="00FD3EE6" w:rsidRDefault="00C51AAD" w:rsidP="00C51AAD">
            <w:pPr>
              <w:jc w:val="center"/>
              <w:rPr>
                <w:rFonts w:cs="Times New Roman"/>
                <w:iCs/>
                <w:sz w:val="20"/>
                <w:szCs w:val="24"/>
              </w:rPr>
            </w:pPr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E3F2A45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1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68456617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b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b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2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496A7611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r>
                  <w:rPr>
                    <w:rFonts w:ascii="Cambria Math" w:hAnsi="Cambria Math"/>
                    <w:sz w:val="20"/>
                    <w:szCs w:val="24"/>
                  </w:rPr>
                  <m:t>…</m:t>
                </m:r>
              </m:oMath>
            </m:oMathPara>
          </w:p>
        </w:tc>
        <w:tc>
          <w:tcPr>
            <w:tcW w:w="806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144051BB" w14:textId="77777777" w:rsidR="00C51AAD" w:rsidRPr="00FD3EE6" w:rsidRDefault="00D1332E" w:rsidP="00C51AAD">
            <w:pPr>
              <w:jc w:val="center"/>
              <w:rPr>
                <w:i/>
                <w:iCs/>
                <w:sz w:val="20"/>
                <w:szCs w:val="24"/>
              </w:rPr>
            </w:pPr>
            <m:oMathPara>
              <m:oMathParaPr>
                <m:jc m:val="centerGroup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sz w:val="20"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20"/>
                        <w:szCs w:val="24"/>
                      </w:rPr>
                      <m:t>I</m:t>
                    </m:r>
                  </m:e>
                  <m:sub>
                    <m:sSup>
                      <m:sSupPr>
                        <m:ctrlPr>
                          <w:rPr>
                            <w:rFonts w:ascii="Cambria Math" w:hAnsi="Cambria Math"/>
                            <w:sz w:val="20"/>
                            <w:szCs w:val="24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t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(j)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20"/>
                        <w:szCs w:val="24"/>
                      </w:rPr>
                      <m:t>→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  <w:sz w:val="20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f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|</m:t>
                        </m:r>
                        <m:r>
                          <w:rPr>
                            <w:rFonts w:ascii="Cambria Math" w:hAnsi="Cambria Math"/>
                            <w:sz w:val="20"/>
                            <w:szCs w:val="24"/>
                          </w:rPr>
                          <m:t>CP|</m:t>
                        </m:r>
                      </m:sub>
                    </m:sSub>
                  </m:sub>
                </m:sSub>
              </m:oMath>
            </m:oMathPara>
          </w:p>
        </w:tc>
        <w:tc>
          <w:tcPr>
            <w:tcW w:w="807" w:type="pct"/>
            <w:shd w:val="clear" w:color="auto" w:fill="FFFFFF"/>
            <w:tcMar>
              <w:top w:w="72" w:type="dxa"/>
              <w:left w:w="144" w:type="dxa"/>
              <w:bottom w:w="72" w:type="dxa"/>
              <w:right w:w="144" w:type="dxa"/>
            </w:tcMar>
            <w:vAlign w:val="center"/>
            <w:hideMark/>
          </w:tcPr>
          <w:p w14:paraId="028C2776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  <w:r w:rsidRPr="00FD3EE6">
              <w:rPr>
                <w:i/>
                <w:iCs/>
                <w:sz w:val="20"/>
                <w:szCs w:val="24"/>
              </w:rPr>
              <w:t>0</w:t>
            </w:r>
          </w:p>
        </w:tc>
        <w:tc>
          <w:tcPr>
            <w:tcW w:w="306" w:type="pct"/>
            <w:vMerge/>
            <w:shd w:val="clear" w:color="auto" w:fill="FFFFFF"/>
          </w:tcPr>
          <w:p w14:paraId="55D29A01" w14:textId="77777777" w:rsidR="00C51AAD" w:rsidRPr="00FD3EE6" w:rsidRDefault="00C51AAD" w:rsidP="00C51AAD">
            <w:pPr>
              <w:jc w:val="center"/>
              <w:rPr>
                <w:i/>
                <w:iCs/>
                <w:sz w:val="20"/>
                <w:szCs w:val="24"/>
              </w:rPr>
            </w:pPr>
          </w:p>
        </w:tc>
      </w:tr>
    </w:tbl>
    <w:p w14:paraId="23A37D7F" w14:textId="77777777" w:rsidR="00C51AAD" w:rsidRDefault="00C51AAD" w:rsidP="00643BD0">
      <w:pPr>
        <w:pStyle w:val="JEB"/>
        <w:spacing w:before="180" w:after="180"/>
        <w:ind w:firstLineChars="0" w:firstLine="0"/>
        <w:rPr>
          <w:iCs/>
        </w:rPr>
      </w:pPr>
      <w:r w:rsidRPr="00FD3EE6">
        <w:rPr>
          <w:rFonts w:hint="eastAsia"/>
          <w:iCs/>
        </w:rPr>
        <w:t>其中</w:t>
      </w:r>
      <m:oMath>
        <m:sSup>
          <m:sSupPr>
            <m:ctrlPr>
              <w:rPr>
                <w:rFonts w:ascii="Cambria Math" w:hAnsi="Cambria Math"/>
                <w:b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t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(j)</m:t>
            </m:r>
          </m:sup>
        </m:sSup>
      </m:oMath>
      <w:r>
        <w:rPr>
          <w:rFonts w:hint="eastAsia"/>
        </w:rPr>
        <w:t>表示為</w:t>
      </w:r>
      <w:r w:rsidRPr="00FD3EE6">
        <w:rPr>
          <w:rFonts w:hint="eastAsia"/>
        </w:rPr>
        <w:t>第</w:t>
      </w:r>
      <w:r w:rsidRPr="00FD3EE6">
        <w:rPr>
          <w:rFonts w:hint="eastAsia"/>
        </w:rPr>
        <w:t>j</w:t>
      </w:r>
      <w:r>
        <w:rPr>
          <w:rFonts w:hint="eastAsia"/>
        </w:rPr>
        <w:t>個目標變數</w:t>
      </w:r>
      <w:r w:rsidRPr="00FD3EE6">
        <w:rPr>
          <w:rFonts w:hint="eastAsia"/>
          <w:iCs/>
        </w:rPr>
        <w:t>。</w:t>
      </w:r>
    </w:p>
    <w:p w14:paraId="05927896" w14:textId="77777777" w:rsidR="003F51F4" w:rsidRPr="005E3007" w:rsidRDefault="00DC1F5A" w:rsidP="001A1B01">
      <w:pPr>
        <w:pStyle w:val="JEB1"/>
        <w:numPr>
          <w:ilvl w:val="0"/>
          <w:numId w:val="14"/>
        </w:numPr>
      </w:pPr>
      <w:r w:rsidRPr="005E3007">
        <w:rPr>
          <w:rFonts w:hint="eastAsia"/>
        </w:rPr>
        <w:lastRenderedPageBreak/>
        <w:t>實驗內容</w:t>
      </w:r>
    </w:p>
    <w:p w14:paraId="11AF7D1D" w14:textId="69545268" w:rsidR="00064C96" w:rsidRDefault="006742E6" w:rsidP="001A1B01">
      <w:pPr>
        <w:pStyle w:val="JEB11"/>
        <w:numPr>
          <w:ilvl w:val="1"/>
          <w:numId w:val="14"/>
        </w:numPr>
        <w:rPr>
          <w:rFonts w:hint="eastAsia"/>
        </w:rPr>
      </w:pPr>
      <w:r w:rsidRPr="005E3007">
        <w:rPr>
          <w:rFonts w:hint="eastAsia"/>
        </w:rPr>
        <w:t>特徵的擷取與影響</w:t>
      </w:r>
    </w:p>
    <w:p w14:paraId="145F7A1C" w14:textId="77777777" w:rsidR="005945FE" w:rsidRPr="005945FE" w:rsidRDefault="00451B14" w:rsidP="005074A6">
      <w:pPr>
        <w:pStyle w:val="JEB3"/>
        <w:numPr>
          <w:ilvl w:val="0"/>
          <w:numId w:val="10"/>
        </w:numPr>
      </w:pPr>
      <w:r>
        <w:rPr>
          <w:rFonts w:hint="eastAsia"/>
        </w:rPr>
        <w:t>四</w:t>
      </w:r>
      <w:r w:rsidR="005945FE">
        <w:rPr>
          <w:rFonts w:hint="eastAsia"/>
        </w:rPr>
        <w:t>目標</w:t>
      </w:r>
      <w:r>
        <w:rPr>
          <w:rFonts w:hint="eastAsia"/>
        </w:rPr>
        <w:t>預測</w:t>
      </w:r>
      <w:r w:rsidR="005945FE">
        <w:rPr>
          <w:rFonts w:hint="eastAsia"/>
        </w:rPr>
        <w:t>特徵多寡</w:t>
      </w:r>
      <w:r w:rsidR="00821739">
        <w:rPr>
          <w:rFonts w:hint="eastAsia"/>
        </w:rPr>
        <w:t>之</w:t>
      </w:r>
      <w:r w:rsidR="005945FE">
        <w:rPr>
          <w:rFonts w:hint="eastAsia"/>
        </w:rPr>
        <w:t>效能比較</w:t>
      </w:r>
      <w:r w:rsidR="007F29EB">
        <w:rPr>
          <w:rFonts w:hint="eastAsia"/>
        </w:rPr>
        <w:t>（</w:t>
      </w:r>
      <w:r w:rsidR="007F29EB">
        <w:rPr>
          <w:rFonts w:hint="eastAsia"/>
        </w:rPr>
        <w:t>RMSE</w:t>
      </w:r>
      <w:r w:rsidR="007F29EB">
        <w:rPr>
          <w:rFonts w:hint="eastAsia"/>
        </w:rPr>
        <w:t>）</w:t>
      </w:r>
    </w:p>
    <w:tbl>
      <w:tblPr>
        <w:tblStyle w:val="a7"/>
        <w:tblW w:w="5000" w:type="pct"/>
        <w:jc w:val="center"/>
        <w:tblBorders>
          <w:top w:val="single" w:sz="8" w:space="0" w:color="auto"/>
          <w:left w:val="none" w:sz="0" w:space="0" w:color="auto"/>
          <w:bottom w:val="single" w:sz="8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86"/>
        <w:gridCol w:w="1188"/>
        <w:gridCol w:w="1186"/>
        <w:gridCol w:w="1188"/>
        <w:gridCol w:w="1186"/>
        <w:gridCol w:w="1188"/>
        <w:gridCol w:w="1184"/>
      </w:tblGrid>
      <w:tr w:rsidR="00A94A31" w:rsidRPr="00BB4906" w14:paraId="56F0403D" w14:textId="77777777" w:rsidTr="00A94A31">
        <w:trPr>
          <w:jc w:val="center"/>
        </w:trPr>
        <w:tc>
          <w:tcPr>
            <w:tcW w:w="714" w:type="pct"/>
            <w:tcBorders>
              <w:top w:val="single" w:sz="8" w:space="0" w:color="auto"/>
              <w:bottom w:val="nil"/>
            </w:tcBorders>
            <w:vAlign w:val="center"/>
          </w:tcPr>
          <w:p w14:paraId="2DDC3CF8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5" w:type="pct"/>
            <w:tcBorders>
              <w:top w:val="single" w:sz="8" w:space="0" w:color="auto"/>
              <w:bottom w:val="nil"/>
            </w:tcBorders>
            <w:vAlign w:val="center"/>
          </w:tcPr>
          <w:p w14:paraId="751BC3CB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3571" w:type="pct"/>
            <w:gridSpan w:val="5"/>
            <w:vAlign w:val="center"/>
          </w:tcPr>
          <w:p w14:paraId="45332A72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>
              <w:rPr>
                <w:rFonts w:ascii="Times New Roman" w:eastAsia="標楷體" w:hAnsi="Times New Roman" w:hint="eastAsia"/>
                <w:sz w:val="20"/>
                <w:szCs w:val="20"/>
              </w:rPr>
              <w:t>RMSE</w:t>
            </w:r>
          </w:p>
        </w:tc>
      </w:tr>
      <w:tr w:rsidR="00A94A31" w:rsidRPr="00BB4906" w14:paraId="4BD51DDE" w14:textId="77777777" w:rsidTr="00A94A31">
        <w:trPr>
          <w:jc w:val="center"/>
        </w:trPr>
        <w:tc>
          <w:tcPr>
            <w:tcW w:w="714" w:type="pct"/>
            <w:tcBorders>
              <w:top w:val="nil"/>
            </w:tcBorders>
            <w:vAlign w:val="center"/>
          </w:tcPr>
          <w:p w14:paraId="59DD426B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5" w:type="pct"/>
            <w:tcBorders>
              <w:top w:val="nil"/>
            </w:tcBorders>
            <w:vAlign w:val="center"/>
          </w:tcPr>
          <w:p w14:paraId="1849F00B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4" w:type="pct"/>
            <w:vAlign w:val="center"/>
          </w:tcPr>
          <w:p w14:paraId="678AA26C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NASDAQ</w:t>
            </w:r>
          </w:p>
        </w:tc>
        <w:tc>
          <w:tcPr>
            <w:tcW w:w="715" w:type="pct"/>
            <w:vAlign w:val="center"/>
          </w:tcPr>
          <w:p w14:paraId="4C85ED90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>N</w:t>
            </w: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ikkei</w:t>
            </w: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 </w:t>
            </w: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225</w:t>
            </w:r>
          </w:p>
        </w:tc>
        <w:tc>
          <w:tcPr>
            <w:tcW w:w="714" w:type="pct"/>
            <w:vAlign w:val="center"/>
          </w:tcPr>
          <w:p w14:paraId="48F78F78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SSEC</w:t>
            </w:r>
          </w:p>
        </w:tc>
        <w:tc>
          <w:tcPr>
            <w:tcW w:w="715" w:type="pct"/>
            <w:vAlign w:val="center"/>
          </w:tcPr>
          <w:p w14:paraId="5C47C67C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>HSI</w:t>
            </w:r>
          </w:p>
        </w:tc>
        <w:tc>
          <w:tcPr>
            <w:tcW w:w="713" w:type="pct"/>
            <w:vAlign w:val="center"/>
          </w:tcPr>
          <w:p w14:paraId="48965F5C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>Average</w:t>
            </w:r>
          </w:p>
        </w:tc>
      </w:tr>
      <w:tr w:rsidR="00A94A31" w:rsidRPr="00BB4906" w14:paraId="3909B313" w14:textId="77777777" w:rsidTr="00A94A31">
        <w:trPr>
          <w:jc w:val="center"/>
        </w:trPr>
        <w:tc>
          <w:tcPr>
            <w:tcW w:w="714" w:type="pct"/>
            <w:vMerge w:val="restart"/>
            <w:vAlign w:val="center"/>
          </w:tcPr>
          <w:p w14:paraId="49E7B87F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2 </w:t>
            </w: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715" w:type="pct"/>
            <w:vAlign w:val="center"/>
          </w:tcPr>
          <w:p w14:paraId="599DBAB9" w14:textId="77777777" w:rsidR="00A94A31" w:rsidRPr="00BB4906" w:rsidRDefault="00A94A31" w:rsidP="00A94A31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B490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BB490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</w:t>
            </w: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scending</w:t>
            </w:r>
          </w:p>
        </w:tc>
        <w:tc>
          <w:tcPr>
            <w:tcW w:w="714" w:type="pct"/>
            <w:vAlign w:val="center"/>
          </w:tcPr>
          <w:p w14:paraId="13113C34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94.1295</w:t>
            </w:r>
          </w:p>
        </w:tc>
        <w:tc>
          <w:tcPr>
            <w:tcW w:w="715" w:type="pct"/>
            <w:vAlign w:val="center"/>
          </w:tcPr>
          <w:p w14:paraId="173F4713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222.678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714" w:type="pct"/>
            <w:vAlign w:val="center"/>
          </w:tcPr>
          <w:p w14:paraId="71964F82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5.197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715" w:type="pct"/>
            <w:vAlign w:val="center"/>
          </w:tcPr>
          <w:p w14:paraId="2E75237E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50.64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00</w:t>
            </w:r>
          </w:p>
        </w:tc>
        <w:tc>
          <w:tcPr>
            <w:tcW w:w="713" w:type="pct"/>
            <w:vAlign w:val="center"/>
          </w:tcPr>
          <w:p w14:paraId="5EDF5696" w14:textId="77777777" w:rsidR="00A94A31" w:rsidRPr="00BB4906" w:rsidRDefault="00A94A31" w:rsidP="00A94A31">
            <w:pPr>
              <w:widowControl/>
              <w:jc w:val="center"/>
              <w:rPr>
                <w:b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color w:val="000000"/>
                <w:sz w:val="20"/>
                <w:szCs w:val="20"/>
              </w:rPr>
              <w:t>175.6612</w:t>
            </w:r>
          </w:p>
        </w:tc>
      </w:tr>
      <w:tr w:rsidR="00A94A31" w:rsidRPr="00BB4906" w14:paraId="21A8C989" w14:textId="77777777" w:rsidTr="00A94A31">
        <w:trPr>
          <w:jc w:val="center"/>
        </w:trPr>
        <w:tc>
          <w:tcPr>
            <w:tcW w:w="714" w:type="pct"/>
            <w:vMerge/>
            <w:vAlign w:val="center"/>
          </w:tcPr>
          <w:p w14:paraId="4427C009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5" w:type="pct"/>
            <w:vAlign w:val="center"/>
          </w:tcPr>
          <w:p w14:paraId="43FEF4D5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714" w:type="pct"/>
            <w:vAlign w:val="center"/>
          </w:tcPr>
          <w:p w14:paraId="270367DF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94.5546</w:t>
            </w:r>
          </w:p>
        </w:tc>
        <w:tc>
          <w:tcPr>
            <w:tcW w:w="715" w:type="pct"/>
            <w:vAlign w:val="center"/>
          </w:tcPr>
          <w:p w14:paraId="48B49D58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253.3162</w:t>
            </w:r>
          </w:p>
        </w:tc>
        <w:tc>
          <w:tcPr>
            <w:tcW w:w="714" w:type="pct"/>
            <w:vAlign w:val="center"/>
          </w:tcPr>
          <w:p w14:paraId="54050FCF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5.7287</w:t>
            </w:r>
          </w:p>
        </w:tc>
        <w:tc>
          <w:tcPr>
            <w:tcW w:w="715" w:type="pct"/>
            <w:vAlign w:val="center"/>
          </w:tcPr>
          <w:p w14:paraId="613C660B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66.9145</w:t>
            </w:r>
          </w:p>
        </w:tc>
        <w:tc>
          <w:tcPr>
            <w:tcW w:w="713" w:type="pct"/>
            <w:vAlign w:val="center"/>
          </w:tcPr>
          <w:p w14:paraId="652398C6" w14:textId="77777777" w:rsidR="00A94A31" w:rsidRPr="00BB4906" w:rsidRDefault="00A94A31" w:rsidP="00A94A31">
            <w:pPr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187.6285</w:t>
            </w:r>
          </w:p>
        </w:tc>
      </w:tr>
      <w:tr w:rsidR="00A94A31" w:rsidRPr="00BB4906" w14:paraId="3EBE4394" w14:textId="77777777" w:rsidTr="00A94A31">
        <w:trPr>
          <w:jc w:val="center"/>
        </w:trPr>
        <w:tc>
          <w:tcPr>
            <w:tcW w:w="714" w:type="pct"/>
            <w:vMerge w:val="restart"/>
            <w:vAlign w:val="center"/>
          </w:tcPr>
          <w:p w14:paraId="63484BEF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4 </w:t>
            </w: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715" w:type="pct"/>
            <w:vAlign w:val="center"/>
          </w:tcPr>
          <w:p w14:paraId="6795EE62" w14:textId="77777777" w:rsidR="00A94A31" w:rsidRPr="00BB4906" w:rsidRDefault="00A94A31" w:rsidP="00A94A31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B490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BB490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</w:t>
            </w: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scending</w:t>
            </w:r>
          </w:p>
        </w:tc>
        <w:tc>
          <w:tcPr>
            <w:tcW w:w="714" w:type="pct"/>
            <w:vAlign w:val="center"/>
          </w:tcPr>
          <w:p w14:paraId="7DE70847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96.4573</w:t>
            </w:r>
          </w:p>
        </w:tc>
        <w:tc>
          <w:tcPr>
            <w:tcW w:w="715" w:type="pct"/>
            <w:vAlign w:val="center"/>
          </w:tcPr>
          <w:p w14:paraId="23359477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232.2399</w:t>
            </w:r>
          </w:p>
        </w:tc>
        <w:tc>
          <w:tcPr>
            <w:tcW w:w="714" w:type="pct"/>
            <w:vAlign w:val="center"/>
          </w:tcPr>
          <w:p w14:paraId="598D58B2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4.8774</w:t>
            </w:r>
          </w:p>
        </w:tc>
        <w:tc>
          <w:tcPr>
            <w:tcW w:w="715" w:type="pct"/>
            <w:vAlign w:val="center"/>
          </w:tcPr>
          <w:p w14:paraId="1E9078BC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28.21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04</w:t>
            </w:r>
          </w:p>
        </w:tc>
        <w:tc>
          <w:tcPr>
            <w:tcW w:w="713" w:type="pct"/>
            <w:vAlign w:val="center"/>
          </w:tcPr>
          <w:p w14:paraId="2774967F" w14:textId="77777777" w:rsidR="00A94A31" w:rsidRPr="00BB4906" w:rsidRDefault="00A94A31" w:rsidP="00A94A31">
            <w:pPr>
              <w:jc w:val="center"/>
              <w:rPr>
                <w:b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color w:val="000000"/>
                <w:sz w:val="20"/>
                <w:szCs w:val="20"/>
              </w:rPr>
              <w:t>172.9463</w:t>
            </w:r>
          </w:p>
        </w:tc>
      </w:tr>
      <w:tr w:rsidR="00A94A31" w:rsidRPr="00BB4906" w14:paraId="1721DB47" w14:textId="77777777" w:rsidTr="00A94A31">
        <w:trPr>
          <w:jc w:val="center"/>
        </w:trPr>
        <w:tc>
          <w:tcPr>
            <w:tcW w:w="714" w:type="pct"/>
            <w:vMerge/>
            <w:vAlign w:val="center"/>
          </w:tcPr>
          <w:p w14:paraId="24335C82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5" w:type="pct"/>
            <w:vAlign w:val="center"/>
          </w:tcPr>
          <w:p w14:paraId="6170B59A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714" w:type="pct"/>
            <w:vAlign w:val="center"/>
          </w:tcPr>
          <w:p w14:paraId="3BF3AEA3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88.6865</w:t>
            </w:r>
          </w:p>
        </w:tc>
        <w:tc>
          <w:tcPr>
            <w:tcW w:w="715" w:type="pct"/>
            <w:vAlign w:val="center"/>
          </w:tcPr>
          <w:p w14:paraId="0E7F66F4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242.833</w:t>
            </w:r>
            <w:r w:rsidRPr="00BB4906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14" w:type="pct"/>
            <w:vAlign w:val="center"/>
          </w:tcPr>
          <w:p w14:paraId="489D59E9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7.7493</w:t>
            </w:r>
          </w:p>
        </w:tc>
        <w:tc>
          <w:tcPr>
            <w:tcW w:w="715" w:type="pct"/>
            <w:vAlign w:val="center"/>
          </w:tcPr>
          <w:p w14:paraId="578F0D1F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86.4353</w:t>
            </w:r>
          </w:p>
        </w:tc>
        <w:tc>
          <w:tcPr>
            <w:tcW w:w="713" w:type="pct"/>
            <w:vAlign w:val="center"/>
          </w:tcPr>
          <w:p w14:paraId="25F7310F" w14:textId="77777777" w:rsidR="00A94A31" w:rsidRPr="00BB4906" w:rsidRDefault="00A94A31" w:rsidP="00A94A31">
            <w:pPr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188.926</w:t>
            </w:r>
          </w:p>
        </w:tc>
      </w:tr>
      <w:tr w:rsidR="00A94A31" w:rsidRPr="00BB4906" w14:paraId="23ADEC0E" w14:textId="77777777" w:rsidTr="00A94A31">
        <w:trPr>
          <w:jc w:val="center"/>
        </w:trPr>
        <w:tc>
          <w:tcPr>
            <w:tcW w:w="714" w:type="pct"/>
            <w:vMerge w:val="restart"/>
            <w:vAlign w:val="center"/>
          </w:tcPr>
          <w:p w14:paraId="08E5E992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6 </w:t>
            </w: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715" w:type="pct"/>
            <w:vAlign w:val="center"/>
          </w:tcPr>
          <w:p w14:paraId="773E310B" w14:textId="77777777" w:rsidR="00A94A31" w:rsidRPr="00BB4906" w:rsidRDefault="00A94A31" w:rsidP="00A94A31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B490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BB490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</w:t>
            </w: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scending</w:t>
            </w:r>
          </w:p>
        </w:tc>
        <w:tc>
          <w:tcPr>
            <w:tcW w:w="714" w:type="pct"/>
            <w:vAlign w:val="center"/>
          </w:tcPr>
          <w:p w14:paraId="27EC7D3E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97.0546</w:t>
            </w:r>
          </w:p>
        </w:tc>
        <w:tc>
          <w:tcPr>
            <w:tcW w:w="715" w:type="pct"/>
            <w:vAlign w:val="center"/>
          </w:tcPr>
          <w:p w14:paraId="368D6BF2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222.257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3</w:t>
            </w:r>
          </w:p>
        </w:tc>
        <w:tc>
          <w:tcPr>
            <w:tcW w:w="714" w:type="pct"/>
            <w:vAlign w:val="center"/>
          </w:tcPr>
          <w:p w14:paraId="6A72F422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4.3217</w:t>
            </w:r>
          </w:p>
        </w:tc>
        <w:tc>
          <w:tcPr>
            <w:tcW w:w="715" w:type="pct"/>
            <w:vAlign w:val="center"/>
          </w:tcPr>
          <w:p w14:paraId="570CB8A8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25.149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1</w:t>
            </w:r>
          </w:p>
        </w:tc>
        <w:tc>
          <w:tcPr>
            <w:tcW w:w="713" w:type="pct"/>
            <w:vAlign w:val="center"/>
          </w:tcPr>
          <w:p w14:paraId="1E14EBFC" w14:textId="77777777" w:rsidR="00A94A31" w:rsidRPr="00BB4906" w:rsidRDefault="00A94A31" w:rsidP="00A94A31">
            <w:pPr>
              <w:jc w:val="center"/>
              <w:rPr>
                <w:b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color w:val="000000"/>
                <w:sz w:val="20"/>
                <w:szCs w:val="20"/>
              </w:rPr>
              <w:t>169.6957</w:t>
            </w:r>
          </w:p>
        </w:tc>
      </w:tr>
      <w:tr w:rsidR="00A94A31" w:rsidRPr="00BB4906" w14:paraId="27B956C3" w14:textId="77777777" w:rsidTr="00A94A31">
        <w:trPr>
          <w:jc w:val="center"/>
        </w:trPr>
        <w:tc>
          <w:tcPr>
            <w:tcW w:w="714" w:type="pct"/>
            <w:vMerge/>
            <w:vAlign w:val="center"/>
          </w:tcPr>
          <w:p w14:paraId="62458FD4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5" w:type="pct"/>
            <w:vAlign w:val="center"/>
          </w:tcPr>
          <w:p w14:paraId="21ABA171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714" w:type="pct"/>
            <w:vAlign w:val="center"/>
          </w:tcPr>
          <w:p w14:paraId="505D3554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98.9589</w:t>
            </w:r>
          </w:p>
        </w:tc>
        <w:tc>
          <w:tcPr>
            <w:tcW w:w="715" w:type="pct"/>
            <w:vAlign w:val="center"/>
          </w:tcPr>
          <w:p w14:paraId="22D3CA15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249.458</w:t>
            </w:r>
            <w:r w:rsidRPr="00BB4906">
              <w:rPr>
                <w:color w:val="000000"/>
                <w:sz w:val="20"/>
                <w:szCs w:val="20"/>
              </w:rPr>
              <w:t>0</w:t>
            </w:r>
          </w:p>
        </w:tc>
        <w:tc>
          <w:tcPr>
            <w:tcW w:w="714" w:type="pct"/>
            <w:vAlign w:val="center"/>
          </w:tcPr>
          <w:p w14:paraId="31FC570E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5.0286</w:t>
            </w:r>
          </w:p>
        </w:tc>
        <w:tc>
          <w:tcPr>
            <w:tcW w:w="715" w:type="pct"/>
            <w:vAlign w:val="center"/>
          </w:tcPr>
          <w:p w14:paraId="38A47C3E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72.4195</w:t>
            </w:r>
          </w:p>
        </w:tc>
        <w:tc>
          <w:tcPr>
            <w:tcW w:w="713" w:type="pct"/>
            <w:vAlign w:val="center"/>
          </w:tcPr>
          <w:p w14:paraId="193F2D4B" w14:textId="77777777" w:rsidR="00A94A31" w:rsidRPr="00BB4906" w:rsidRDefault="00A94A31" w:rsidP="00A94A31">
            <w:pPr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188.9663</w:t>
            </w:r>
          </w:p>
        </w:tc>
      </w:tr>
      <w:tr w:rsidR="00A94A31" w:rsidRPr="00BB4906" w14:paraId="573B78FB" w14:textId="77777777" w:rsidTr="00A94A31">
        <w:trPr>
          <w:jc w:val="center"/>
        </w:trPr>
        <w:tc>
          <w:tcPr>
            <w:tcW w:w="714" w:type="pct"/>
            <w:vMerge w:val="restart"/>
            <w:vAlign w:val="center"/>
          </w:tcPr>
          <w:p w14:paraId="0C423961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ascii="Times New Roman" w:eastAsia="標楷體" w:hAnsi="Times New Roman" w:hint="eastAsia"/>
                <w:sz w:val="20"/>
                <w:szCs w:val="20"/>
              </w:rPr>
              <w:t xml:space="preserve">8 </w:t>
            </w:r>
            <w:r w:rsidRPr="00BB4906">
              <w:rPr>
                <w:rFonts w:ascii="Times New Roman" w:eastAsia="標楷體" w:hAnsi="Times New Roman"/>
                <w:sz w:val="20"/>
                <w:szCs w:val="20"/>
              </w:rPr>
              <w:t>Features</w:t>
            </w:r>
          </w:p>
        </w:tc>
        <w:tc>
          <w:tcPr>
            <w:tcW w:w="715" w:type="pct"/>
            <w:vAlign w:val="center"/>
          </w:tcPr>
          <w:p w14:paraId="639FFD1A" w14:textId="77777777" w:rsidR="00A94A31" w:rsidRPr="00BB4906" w:rsidRDefault="00A94A31" w:rsidP="00A94A31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B4906">
              <w:rPr>
                <w:rFonts w:cstheme="minorHAnsi" w:hint="eastAsia"/>
                <w:color w:val="333333"/>
                <w:sz w:val="20"/>
                <w:szCs w:val="20"/>
                <w:shd w:val="clear" w:color="auto" w:fill="FFFFFF"/>
              </w:rPr>
              <w:t>D</w:t>
            </w:r>
            <w:r w:rsidRPr="00BB4906">
              <w:rPr>
                <w:rFonts w:cstheme="minorHAnsi"/>
                <w:color w:val="333333"/>
                <w:sz w:val="20"/>
                <w:szCs w:val="20"/>
                <w:shd w:val="clear" w:color="auto" w:fill="FFFFFF"/>
              </w:rPr>
              <w:t>e</w:t>
            </w: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scending</w:t>
            </w:r>
          </w:p>
        </w:tc>
        <w:tc>
          <w:tcPr>
            <w:tcW w:w="714" w:type="pct"/>
            <w:vAlign w:val="center"/>
          </w:tcPr>
          <w:p w14:paraId="0BBDB780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92.2382</w:t>
            </w:r>
          </w:p>
        </w:tc>
        <w:tc>
          <w:tcPr>
            <w:tcW w:w="715" w:type="pct"/>
            <w:vAlign w:val="center"/>
          </w:tcPr>
          <w:p w14:paraId="08354FF1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210.2565</w:t>
            </w:r>
          </w:p>
        </w:tc>
        <w:tc>
          <w:tcPr>
            <w:tcW w:w="714" w:type="pct"/>
            <w:vAlign w:val="center"/>
          </w:tcPr>
          <w:p w14:paraId="00488B00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3.3978</w:t>
            </w:r>
          </w:p>
        </w:tc>
        <w:tc>
          <w:tcPr>
            <w:tcW w:w="715" w:type="pct"/>
            <w:vAlign w:val="center"/>
          </w:tcPr>
          <w:p w14:paraId="7A09262F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326.283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5</w:t>
            </w:r>
          </w:p>
        </w:tc>
        <w:tc>
          <w:tcPr>
            <w:tcW w:w="713" w:type="pct"/>
            <w:vAlign w:val="center"/>
          </w:tcPr>
          <w:p w14:paraId="4C0AD934" w14:textId="77777777" w:rsidR="00A94A31" w:rsidRPr="00BB4906" w:rsidRDefault="00A94A31" w:rsidP="00A94A31">
            <w:pPr>
              <w:jc w:val="center"/>
              <w:rPr>
                <w:b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color w:val="000000"/>
                <w:sz w:val="20"/>
                <w:szCs w:val="20"/>
              </w:rPr>
              <w:t>165.544</w:t>
            </w:r>
          </w:p>
        </w:tc>
      </w:tr>
      <w:tr w:rsidR="00A94A31" w:rsidRPr="00BB4906" w14:paraId="7FD67153" w14:textId="77777777" w:rsidTr="00A94A31">
        <w:trPr>
          <w:jc w:val="center"/>
        </w:trPr>
        <w:tc>
          <w:tcPr>
            <w:tcW w:w="714" w:type="pct"/>
            <w:vMerge/>
            <w:vAlign w:val="center"/>
          </w:tcPr>
          <w:p w14:paraId="1F9D0DE7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</w:p>
        </w:tc>
        <w:tc>
          <w:tcPr>
            <w:tcW w:w="715" w:type="pct"/>
            <w:vAlign w:val="center"/>
          </w:tcPr>
          <w:p w14:paraId="672B0CCA" w14:textId="77777777" w:rsidR="00A94A31" w:rsidRPr="00BB4906" w:rsidRDefault="00A94A31" w:rsidP="00A94A31">
            <w:pPr>
              <w:jc w:val="center"/>
              <w:rPr>
                <w:rFonts w:ascii="Times New Roman" w:eastAsia="標楷體" w:hAnsi="Times New Roman"/>
                <w:sz w:val="20"/>
                <w:szCs w:val="20"/>
              </w:rPr>
            </w:pPr>
            <w:r w:rsidRPr="00BB4906">
              <w:rPr>
                <w:rFonts w:eastAsia="Microsoft YaHei" w:cstheme="minorHAnsi"/>
                <w:color w:val="333333"/>
                <w:sz w:val="20"/>
                <w:szCs w:val="20"/>
                <w:shd w:val="clear" w:color="auto" w:fill="FFFFFF"/>
              </w:rPr>
              <w:t>Ascending</w:t>
            </w:r>
          </w:p>
        </w:tc>
        <w:tc>
          <w:tcPr>
            <w:tcW w:w="714" w:type="pct"/>
            <w:vAlign w:val="center"/>
          </w:tcPr>
          <w:p w14:paraId="79969239" w14:textId="77777777" w:rsidR="00A94A31" w:rsidRPr="00BB4906" w:rsidRDefault="00A94A31" w:rsidP="00A94A31">
            <w:pPr>
              <w:widowControl/>
              <w:jc w:val="center"/>
              <w:rPr>
                <w:b/>
                <w:bCs/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b/>
                <w:bCs/>
                <w:color w:val="000000"/>
                <w:sz w:val="20"/>
                <w:szCs w:val="20"/>
              </w:rPr>
              <w:t>88.738</w:t>
            </w:r>
            <w:r w:rsidRPr="00BB4906">
              <w:rPr>
                <w:b/>
                <w:bCs/>
                <w:color w:val="000000"/>
                <w:sz w:val="20"/>
                <w:szCs w:val="20"/>
              </w:rPr>
              <w:t>0</w:t>
            </w:r>
          </w:p>
        </w:tc>
        <w:tc>
          <w:tcPr>
            <w:tcW w:w="715" w:type="pct"/>
            <w:vAlign w:val="center"/>
          </w:tcPr>
          <w:p w14:paraId="207483AE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252.2235</w:t>
            </w:r>
          </w:p>
        </w:tc>
        <w:tc>
          <w:tcPr>
            <w:tcW w:w="714" w:type="pct"/>
            <w:vAlign w:val="center"/>
          </w:tcPr>
          <w:p w14:paraId="30EC5E23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5.8468</w:t>
            </w:r>
          </w:p>
        </w:tc>
        <w:tc>
          <w:tcPr>
            <w:tcW w:w="715" w:type="pct"/>
            <w:vAlign w:val="center"/>
          </w:tcPr>
          <w:p w14:paraId="76E439D5" w14:textId="77777777" w:rsidR="00A94A31" w:rsidRPr="00BB4906" w:rsidRDefault="00A94A31" w:rsidP="00A94A31">
            <w:pPr>
              <w:widowControl/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380.9012</w:t>
            </w:r>
          </w:p>
        </w:tc>
        <w:tc>
          <w:tcPr>
            <w:tcW w:w="713" w:type="pct"/>
            <w:vAlign w:val="center"/>
          </w:tcPr>
          <w:p w14:paraId="2C8B8768" w14:textId="77777777" w:rsidR="00A94A31" w:rsidRPr="00BB4906" w:rsidRDefault="00A94A31" w:rsidP="00A94A31">
            <w:pPr>
              <w:jc w:val="center"/>
              <w:rPr>
                <w:color w:val="000000"/>
                <w:sz w:val="20"/>
                <w:szCs w:val="20"/>
              </w:rPr>
            </w:pPr>
            <w:r w:rsidRPr="00BB4906">
              <w:rPr>
                <w:rFonts w:hint="eastAsia"/>
                <w:color w:val="000000"/>
                <w:sz w:val="20"/>
                <w:szCs w:val="20"/>
              </w:rPr>
              <w:t>189.4274</w:t>
            </w:r>
          </w:p>
        </w:tc>
      </w:tr>
    </w:tbl>
    <w:p w14:paraId="3B47EC6C" w14:textId="0AB53E11" w:rsidR="005213D7" w:rsidRDefault="00AD3920" w:rsidP="001A1B01">
      <w:pPr>
        <w:pStyle w:val="JEB11"/>
        <w:numPr>
          <w:ilvl w:val="1"/>
          <w:numId w:val="14"/>
        </w:numPr>
      </w:pPr>
      <w:r>
        <w:rPr>
          <w:rFonts w:hint="eastAsia"/>
        </w:rPr>
        <w:t>驗證</w:t>
      </w:r>
      <w:r>
        <w:rPr>
          <w:rFonts w:hint="eastAsia"/>
        </w:rPr>
        <w:t>W</w:t>
      </w:r>
      <w:r>
        <w:t>OA-RLSE</w:t>
      </w:r>
      <w:r>
        <w:rPr>
          <w:rFonts w:hint="eastAsia"/>
        </w:rPr>
        <w:t>複合式學習演算法</w:t>
      </w:r>
    </w:p>
    <w:p w14:paraId="651A7635" w14:textId="77777777" w:rsidR="00EF42C5" w:rsidRPr="005E3007" w:rsidRDefault="00702760" w:rsidP="005074A6">
      <w:pPr>
        <w:pStyle w:val="JEB3"/>
        <w:numPr>
          <w:ilvl w:val="0"/>
          <w:numId w:val="10"/>
        </w:numPr>
      </w:pPr>
      <w:bookmarkStart w:id="41" w:name="OLE_LINK163"/>
      <w:r>
        <w:rPr>
          <w:rFonts w:hint="eastAsia"/>
        </w:rPr>
        <w:t>學習演算法</w:t>
      </w:r>
      <w:r w:rsidR="00EF42C5" w:rsidRPr="005E3007">
        <w:rPr>
          <w:rFonts w:hint="eastAsia"/>
        </w:rPr>
        <w:t>效能比較</w:t>
      </w:r>
      <w:r w:rsidR="002D2EA9">
        <w:rPr>
          <w:rFonts w:hint="eastAsia"/>
        </w:rPr>
        <w:t>（</w:t>
      </w:r>
      <w:r w:rsidR="002D2EA9">
        <w:rPr>
          <w:rFonts w:hint="eastAsia"/>
        </w:rPr>
        <w:t>RMSE</w:t>
      </w:r>
      <w:r w:rsidR="002D2EA9">
        <w:rPr>
          <w:rFonts w:hint="eastAsia"/>
        </w:rPr>
        <w:t>）</w:t>
      </w:r>
    </w:p>
    <w:tbl>
      <w:tblPr>
        <w:tblStyle w:val="a7"/>
        <w:tblW w:w="5003" w:type="pct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18"/>
        <w:gridCol w:w="1119"/>
        <w:gridCol w:w="1119"/>
        <w:gridCol w:w="1119"/>
        <w:gridCol w:w="1119"/>
        <w:gridCol w:w="1117"/>
      </w:tblGrid>
      <w:tr w:rsidR="00D01DAE" w:rsidRPr="00CA120C" w14:paraId="56D53BCC" w14:textId="77777777" w:rsidTr="00DE7557">
        <w:tc>
          <w:tcPr>
            <w:tcW w:w="1636" w:type="pct"/>
            <w:tcBorders>
              <w:top w:val="single" w:sz="8" w:space="0" w:color="auto"/>
              <w:left w:val="nil"/>
              <w:bottom w:val="nil"/>
              <w:right w:val="nil"/>
            </w:tcBorders>
            <w:vAlign w:val="center"/>
          </w:tcPr>
          <w:p w14:paraId="4335CD5C" w14:textId="77777777" w:rsidR="00D01DAE" w:rsidRPr="00CA120C" w:rsidRDefault="00D01DAE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</w:p>
        </w:tc>
        <w:tc>
          <w:tcPr>
            <w:tcW w:w="3364" w:type="pct"/>
            <w:gridSpan w:val="5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21410CD" w14:textId="77777777" w:rsidR="00D01DAE" w:rsidRPr="00CA120C" w:rsidRDefault="00D01DAE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eastAsia="標楷體" w:cstheme="minorHAnsi" w:hint="eastAsia"/>
                <w:sz w:val="18"/>
                <w:szCs w:val="18"/>
              </w:rPr>
              <w:t>RMSE</w:t>
            </w:r>
          </w:p>
        </w:tc>
      </w:tr>
      <w:tr w:rsidR="00421777" w:rsidRPr="00CA120C" w14:paraId="67F0F7C5" w14:textId="77777777" w:rsidTr="00DE7557">
        <w:tc>
          <w:tcPr>
            <w:tcW w:w="1636" w:type="pct"/>
            <w:tcBorders>
              <w:top w:val="nil"/>
              <w:left w:val="nil"/>
            </w:tcBorders>
            <w:vAlign w:val="center"/>
          </w:tcPr>
          <w:p w14:paraId="4D63EB36" w14:textId="77777777" w:rsidR="00421777" w:rsidRDefault="00421777" w:rsidP="00DE7557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</w:p>
        </w:tc>
        <w:tc>
          <w:tcPr>
            <w:tcW w:w="673" w:type="pct"/>
            <w:tcBorders>
              <w:bottom w:val="nil"/>
              <w:right w:val="nil"/>
            </w:tcBorders>
            <w:vAlign w:val="center"/>
          </w:tcPr>
          <w:p w14:paraId="0D4348E4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ASDAQ</w:t>
            </w:r>
          </w:p>
        </w:tc>
        <w:tc>
          <w:tcPr>
            <w:tcW w:w="673" w:type="pct"/>
            <w:tcBorders>
              <w:left w:val="nil"/>
              <w:bottom w:val="nil"/>
            </w:tcBorders>
            <w:vAlign w:val="center"/>
          </w:tcPr>
          <w:p w14:paraId="6950173C" w14:textId="77777777" w:rsidR="00421777" w:rsidRPr="00016380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Nikkei 225</w:t>
            </w:r>
          </w:p>
        </w:tc>
        <w:tc>
          <w:tcPr>
            <w:tcW w:w="673" w:type="pct"/>
            <w:vAlign w:val="center"/>
          </w:tcPr>
          <w:p w14:paraId="409852C8" w14:textId="77777777" w:rsidR="00421777" w:rsidRPr="00421777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SSEC</w:t>
            </w:r>
          </w:p>
        </w:tc>
        <w:tc>
          <w:tcPr>
            <w:tcW w:w="673" w:type="pct"/>
            <w:vAlign w:val="center"/>
          </w:tcPr>
          <w:p w14:paraId="2EAC9168" w14:textId="77777777" w:rsidR="00421777" w:rsidRPr="00421777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HSI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2D5318F3" w14:textId="77777777" w:rsidR="00421777" w:rsidRPr="00421777" w:rsidRDefault="00D01DAE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CA120C">
              <w:rPr>
                <w:rFonts w:eastAsia="標楷體" w:cstheme="minorHAnsi"/>
                <w:sz w:val="18"/>
                <w:szCs w:val="18"/>
              </w:rPr>
              <w:t>Average</w:t>
            </w:r>
          </w:p>
        </w:tc>
      </w:tr>
      <w:tr w:rsidR="00421777" w:rsidRPr="00CA120C" w14:paraId="19F4F054" w14:textId="77777777" w:rsidTr="00DE7557">
        <w:tc>
          <w:tcPr>
            <w:tcW w:w="1636" w:type="pct"/>
            <w:tcBorders>
              <w:top w:val="nil"/>
              <w:left w:val="nil"/>
            </w:tcBorders>
            <w:vAlign w:val="center"/>
          </w:tcPr>
          <w:p w14:paraId="225E2413" w14:textId="185AB33B" w:rsidR="00421777" w:rsidRPr="00CA120C" w:rsidRDefault="00421777" w:rsidP="00A31119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cstheme="minorHAnsi" w:hint="eastAsia"/>
                <w:bCs/>
                <w:sz w:val="18"/>
                <w:szCs w:val="18"/>
              </w:rPr>
              <w:t>ABC</w:t>
            </w:r>
            <w:r w:rsidR="00DE7557">
              <w:rPr>
                <w:rFonts w:cstheme="minorHAnsi"/>
                <w:bCs/>
                <w:sz w:val="18"/>
                <w:szCs w:val="18"/>
              </w:rPr>
              <w:br/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 xml:space="preserve"> ADDIN EN.CITE &lt;EndNote&gt;&lt;Cite&gt;&lt;Author&gt;Karaboga&lt;/Author&gt;&lt;Year&gt;2007&lt;/Year&gt;&lt;RecNum&gt;50&lt;/RecNum&gt;&lt;DisplayText&gt;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（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Karaboga and Basturk, 2007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）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&lt;/DisplayText&gt;&lt;record&gt;&lt;rec-number&gt;50&lt;/rec-number&gt;&lt;foreign-keys&gt;&lt;key app="EN" db-id="w55fd2zsntfttdeatv4xsra8txaaxaevx0w0" t</w:instrText>
            </w:r>
            <w:r w:rsidR="00A31119">
              <w:rPr>
                <w:rFonts w:cstheme="minorHAnsi"/>
                <w:bCs/>
                <w:sz w:val="18"/>
                <w:szCs w:val="18"/>
              </w:rPr>
              <w:instrText>imestamp="1560875082"&gt;50&lt;/key&gt;&lt;/foreign-keys&gt;&lt;ref-type name="Journal Article"&gt;17&lt;/ref-type&gt;&lt;contributors&gt;&lt;authors&gt;&lt;author&gt;Karaboga, Dervis&lt;/author&gt;&lt;author&gt;Basturk, Bahriye&lt;/author&gt;&lt;/authors&gt;&lt;/contributors&gt;&lt;titles&gt;&lt;title&gt;A powerful and efficient algorithm for numerical function optimization: artificial bee colony (ABC) algorithm&lt;/title&gt;&lt;secondary-title&gt;Journal of global optimization&lt;/secondary-title&gt;&lt;/titles&gt;&lt;periodical&gt;&lt;full-title&gt;Journal of global optimization&lt;/full-title&gt;&lt;/periodical&gt;&lt;pages&gt;459-471&lt;/pages&gt;&lt;volume&gt;39&lt;/volume&gt;&lt;number&gt;3&lt;/number&gt;&lt;dates&gt;&lt;year&gt;2007&lt;/year&gt;&lt;/dates&gt;&lt;isbn&gt;0925-5001&lt;/isbn&gt;&lt;urls&gt;&lt;/urls&gt;&lt;language&gt;English&lt;/language&gt;&lt;/record&gt;&lt;/Cite&gt;&lt;/EndNote&gt;</w:instrTex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（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Karaboga and Basturk, 2007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）</w: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673" w:type="pct"/>
            <w:tcBorders>
              <w:bottom w:val="nil"/>
              <w:right w:val="nil"/>
            </w:tcBorders>
            <w:vAlign w:val="center"/>
          </w:tcPr>
          <w:p w14:paraId="109AA8C6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225.7861</w:t>
            </w:r>
          </w:p>
        </w:tc>
        <w:tc>
          <w:tcPr>
            <w:tcW w:w="673" w:type="pct"/>
            <w:tcBorders>
              <w:left w:val="nil"/>
              <w:bottom w:val="nil"/>
            </w:tcBorders>
            <w:vAlign w:val="center"/>
          </w:tcPr>
          <w:p w14:paraId="18496C6E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258.1546</w:t>
            </w:r>
          </w:p>
        </w:tc>
        <w:tc>
          <w:tcPr>
            <w:tcW w:w="673" w:type="pct"/>
            <w:vAlign w:val="center"/>
          </w:tcPr>
          <w:p w14:paraId="53D169CA" w14:textId="77777777" w:rsidR="00421777" w:rsidRPr="00421777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387.679</w:t>
            </w:r>
            <w:r>
              <w:rPr>
                <w:rFonts w:cstheme="minorHAnsi"/>
                <w:sz w:val="18"/>
                <w:szCs w:val="18"/>
              </w:rPr>
              <w:t>3</w:t>
            </w:r>
          </w:p>
        </w:tc>
        <w:tc>
          <w:tcPr>
            <w:tcW w:w="673" w:type="pct"/>
            <w:vAlign w:val="center"/>
          </w:tcPr>
          <w:p w14:paraId="23D43C35" w14:textId="77777777" w:rsidR="00421777" w:rsidRPr="00421777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372.5589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20167E38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421777">
              <w:rPr>
                <w:rFonts w:eastAsia="標楷體" w:cstheme="minorHAnsi"/>
                <w:sz w:val="18"/>
                <w:szCs w:val="18"/>
              </w:rPr>
              <w:t>311.0447</w:t>
            </w:r>
          </w:p>
        </w:tc>
      </w:tr>
      <w:tr w:rsidR="00421777" w:rsidRPr="00CA120C" w14:paraId="742CBFBB" w14:textId="77777777" w:rsidTr="00DE7557">
        <w:tc>
          <w:tcPr>
            <w:tcW w:w="1636" w:type="pct"/>
            <w:tcBorders>
              <w:left w:val="nil"/>
            </w:tcBorders>
            <w:vAlign w:val="center"/>
          </w:tcPr>
          <w:p w14:paraId="64B49304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cstheme="minorHAnsi" w:hint="eastAsia"/>
                <w:bCs/>
                <w:sz w:val="18"/>
                <w:szCs w:val="18"/>
              </w:rPr>
              <w:t>ABC-RLSE</w:t>
            </w:r>
          </w:p>
        </w:tc>
        <w:tc>
          <w:tcPr>
            <w:tcW w:w="673" w:type="pct"/>
            <w:tcBorders>
              <w:bottom w:val="nil"/>
              <w:right w:val="nil"/>
            </w:tcBorders>
            <w:vAlign w:val="center"/>
          </w:tcPr>
          <w:p w14:paraId="7E78EBBF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BD76CD">
              <w:rPr>
                <w:rFonts w:cstheme="minorHAnsi"/>
                <w:b/>
                <w:sz w:val="18"/>
                <w:szCs w:val="18"/>
              </w:rPr>
              <w:t>92.2593</w:t>
            </w:r>
          </w:p>
        </w:tc>
        <w:tc>
          <w:tcPr>
            <w:tcW w:w="673" w:type="pct"/>
            <w:tcBorders>
              <w:left w:val="nil"/>
              <w:bottom w:val="nil"/>
            </w:tcBorders>
            <w:vAlign w:val="center"/>
          </w:tcPr>
          <w:p w14:paraId="7FF902C8" w14:textId="77777777" w:rsidR="00421777" w:rsidRPr="00BD76CD" w:rsidRDefault="00421777" w:rsidP="00DE7557">
            <w:pPr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BD76CD">
              <w:rPr>
                <w:rFonts w:cstheme="minorHAnsi"/>
                <w:b/>
                <w:sz w:val="18"/>
                <w:szCs w:val="18"/>
              </w:rPr>
              <w:t>209.3819</w:t>
            </w:r>
          </w:p>
        </w:tc>
        <w:tc>
          <w:tcPr>
            <w:tcW w:w="673" w:type="pct"/>
            <w:vAlign w:val="center"/>
          </w:tcPr>
          <w:p w14:paraId="0EECB15D" w14:textId="77777777" w:rsidR="00421777" w:rsidRPr="00421777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33.7420</w:t>
            </w:r>
          </w:p>
        </w:tc>
        <w:tc>
          <w:tcPr>
            <w:tcW w:w="673" w:type="pct"/>
            <w:vAlign w:val="center"/>
          </w:tcPr>
          <w:p w14:paraId="295CF642" w14:textId="77777777" w:rsidR="00421777" w:rsidRPr="00421777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A7082A">
              <w:rPr>
                <w:rFonts w:cstheme="minorHAnsi"/>
                <w:sz w:val="18"/>
                <w:szCs w:val="18"/>
              </w:rPr>
              <w:t>333.3150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6E6001AA" w14:textId="77777777" w:rsidR="00421777" w:rsidRPr="00CA120C" w:rsidRDefault="00400E4E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eastAsia="標楷體" w:cstheme="minorHAnsi"/>
                <w:sz w:val="18"/>
                <w:szCs w:val="18"/>
              </w:rPr>
              <w:t>167.174</w:t>
            </w:r>
            <w:r>
              <w:rPr>
                <w:rFonts w:eastAsia="標楷體" w:cstheme="minorHAnsi" w:hint="eastAsia"/>
                <w:sz w:val="18"/>
                <w:szCs w:val="18"/>
              </w:rPr>
              <w:t>6</w:t>
            </w:r>
          </w:p>
        </w:tc>
      </w:tr>
      <w:tr w:rsidR="00421777" w:rsidRPr="00CA120C" w14:paraId="7E142DDA" w14:textId="77777777" w:rsidTr="00DE7557">
        <w:tc>
          <w:tcPr>
            <w:tcW w:w="1636" w:type="pct"/>
            <w:tcBorders>
              <w:left w:val="nil"/>
            </w:tcBorders>
            <w:vAlign w:val="center"/>
          </w:tcPr>
          <w:p w14:paraId="73C45534" w14:textId="308AC3DE" w:rsidR="00421777" w:rsidRPr="00CA120C" w:rsidRDefault="00421777" w:rsidP="00A31119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>
              <w:rPr>
                <w:rFonts w:cstheme="minorHAnsi"/>
                <w:bCs/>
                <w:sz w:val="18"/>
                <w:szCs w:val="18"/>
              </w:rPr>
              <w:t>CACO</w:t>
            </w:r>
            <w:r w:rsidR="00DE7557">
              <w:rPr>
                <w:rFonts w:cstheme="minorHAnsi"/>
                <w:bCs/>
                <w:sz w:val="18"/>
                <w:szCs w:val="18"/>
              </w:rPr>
              <w:br/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 xml:space="preserve"> ADDIN EN.CITE &lt;EndNote&gt;&lt;Cite&gt;&lt;Author&gt;Jalalinejad&lt;/Author&gt;&lt;Year&gt;2007&lt;/Year&gt;&lt;RecNum&gt;49&lt;/RecNum&gt;&lt;DisplayText&gt;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（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Jalalinejad et al., 2007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）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 xml:space="preserve">&lt;/DisplayText&gt;&lt;record&gt;&lt;rec-number&gt;49&lt;/rec-number&gt;&lt;foreign-keys&gt;&lt;key app="EN" db-id="w55fd2zsntfttdeatv4xsra8txaaxaevx0w0" </w:instrText>
            </w:r>
            <w:r w:rsidR="00A31119">
              <w:rPr>
                <w:rFonts w:cstheme="minorHAnsi"/>
                <w:bCs/>
                <w:sz w:val="18"/>
                <w:szCs w:val="18"/>
              </w:rPr>
              <w:instrText>timestamp="1560875077"&gt;49&lt;/key&gt;&lt;/foreign-keys&gt;&lt;ref-type name="Conference Proceedings"&gt;10&lt;/ref-type&gt;&lt;contributors&gt;&lt;authors&gt;&lt;author&gt;Jalalinejad, Farzaneh&lt;/author&gt;&lt;author&gt;Jalali-Farahani, Farhang&lt;/author&gt;&lt;author&gt;Mostoufi, Navid&lt;/author&gt;&lt;author&gt;Sotudeh-Gharebagh, Rahmat&lt;/author&gt;&lt;/authors&gt;&lt;/contributors&gt;&lt;titles&gt;&lt;title&gt;Ant colony optimization: A leading algorithm in future optimization of chemical process&lt;/title&gt;&lt;secondary-title&gt;17th European Symposium on Computer Aided Process Engineering&lt;/secondary-title&gt;&lt;/titles&gt;&lt;pages&gt;1-6&lt;/pages&gt;&lt;dates&gt;&lt;year&gt;2007&lt;/year&gt;&lt;/dates&gt;&lt;publisher&gt;Elsevier&lt;/publisher&gt;&lt;urls&gt;&lt;/urls&gt;&lt;language&gt;English&lt;/language&gt;&lt;/record&gt;&lt;/Cite&gt;&lt;/EndNote&gt;</w:instrTex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（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Jalalinejad et al., 2007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）</w: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673" w:type="pct"/>
            <w:tcBorders>
              <w:bottom w:val="nil"/>
              <w:right w:val="nil"/>
            </w:tcBorders>
            <w:vAlign w:val="center"/>
          </w:tcPr>
          <w:p w14:paraId="4E0597DD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762.9483</w:t>
            </w:r>
          </w:p>
        </w:tc>
        <w:tc>
          <w:tcPr>
            <w:tcW w:w="673" w:type="pct"/>
            <w:tcBorders>
              <w:left w:val="nil"/>
              <w:bottom w:val="nil"/>
            </w:tcBorders>
            <w:vAlign w:val="center"/>
          </w:tcPr>
          <w:p w14:paraId="479FC962" w14:textId="77777777" w:rsidR="00421777" w:rsidRPr="00016380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258.6984</w:t>
            </w:r>
          </w:p>
        </w:tc>
        <w:tc>
          <w:tcPr>
            <w:tcW w:w="673" w:type="pct"/>
            <w:vAlign w:val="center"/>
          </w:tcPr>
          <w:p w14:paraId="57FD951C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381.0925</w:t>
            </w:r>
          </w:p>
        </w:tc>
        <w:tc>
          <w:tcPr>
            <w:tcW w:w="673" w:type="pct"/>
            <w:vAlign w:val="center"/>
          </w:tcPr>
          <w:p w14:paraId="364E2B37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016380">
              <w:rPr>
                <w:rFonts w:cstheme="minorHAnsi"/>
                <w:sz w:val="18"/>
                <w:szCs w:val="18"/>
              </w:rPr>
              <w:t>374.4953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6FDCA0DD" w14:textId="77777777" w:rsidR="00421777" w:rsidRPr="00016380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421777">
              <w:rPr>
                <w:rFonts w:cstheme="minorHAnsi"/>
                <w:sz w:val="18"/>
                <w:szCs w:val="18"/>
              </w:rPr>
              <w:t>444.3086</w:t>
            </w:r>
          </w:p>
        </w:tc>
      </w:tr>
      <w:tr w:rsidR="00421777" w:rsidRPr="00CA120C" w14:paraId="6044EEDD" w14:textId="77777777" w:rsidTr="00DE7557">
        <w:tc>
          <w:tcPr>
            <w:tcW w:w="1636" w:type="pct"/>
            <w:tcBorders>
              <w:left w:val="nil"/>
            </w:tcBorders>
            <w:vAlign w:val="center"/>
          </w:tcPr>
          <w:p w14:paraId="672FEFDD" w14:textId="77777777" w:rsidR="00421777" w:rsidRPr="00CA120C" w:rsidRDefault="00421777" w:rsidP="00DE7557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>
              <w:rPr>
                <w:rFonts w:cstheme="minorHAnsi" w:hint="eastAsia"/>
                <w:bCs/>
                <w:sz w:val="18"/>
                <w:szCs w:val="18"/>
              </w:rPr>
              <w:t>CACO-RLSE</w:t>
            </w:r>
          </w:p>
        </w:tc>
        <w:tc>
          <w:tcPr>
            <w:tcW w:w="673" w:type="pct"/>
            <w:tcBorders>
              <w:bottom w:val="nil"/>
              <w:right w:val="nil"/>
            </w:tcBorders>
            <w:vAlign w:val="center"/>
          </w:tcPr>
          <w:p w14:paraId="3511F23D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99.48212</w:t>
            </w:r>
          </w:p>
        </w:tc>
        <w:tc>
          <w:tcPr>
            <w:tcW w:w="673" w:type="pct"/>
            <w:tcBorders>
              <w:left w:val="nil"/>
              <w:bottom w:val="nil"/>
            </w:tcBorders>
            <w:vAlign w:val="center"/>
          </w:tcPr>
          <w:p w14:paraId="0C86D8CB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7082A">
              <w:rPr>
                <w:rFonts w:cstheme="minorHAnsi"/>
                <w:sz w:val="18"/>
                <w:szCs w:val="18"/>
              </w:rPr>
              <w:t>239.7220</w:t>
            </w:r>
          </w:p>
        </w:tc>
        <w:tc>
          <w:tcPr>
            <w:tcW w:w="673" w:type="pct"/>
            <w:vAlign w:val="center"/>
          </w:tcPr>
          <w:p w14:paraId="2C3793ED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7082A">
              <w:rPr>
                <w:rFonts w:cstheme="minorHAnsi"/>
                <w:sz w:val="18"/>
                <w:szCs w:val="18"/>
              </w:rPr>
              <w:t>35.7084</w:t>
            </w:r>
          </w:p>
        </w:tc>
        <w:tc>
          <w:tcPr>
            <w:tcW w:w="673" w:type="pct"/>
            <w:vAlign w:val="center"/>
          </w:tcPr>
          <w:p w14:paraId="6B32BD11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7082A">
              <w:rPr>
                <w:rFonts w:cstheme="minorHAnsi"/>
                <w:sz w:val="18"/>
                <w:szCs w:val="18"/>
              </w:rPr>
              <w:t>363.7253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148C2A71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421777">
              <w:rPr>
                <w:rFonts w:cstheme="minorHAnsi"/>
                <w:sz w:val="18"/>
                <w:szCs w:val="18"/>
              </w:rPr>
              <w:t>184.659</w:t>
            </w:r>
            <w:r w:rsidR="00400E4E">
              <w:rPr>
                <w:rFonts w:cstheme="minorHAnsi" w:hint="eastAsia"/>
                <w:sz w:val="18"/>
                <w:szCs w:val="18"/>
              </w:rPr>
              <w:t>5</w:t>
            </w:r>
          </w:p>
        </w:tc>
      </w:tr>
      <w:tr w:rsidR="00421777" w:rsidRPr="00CA120C" w14:paraId="5CCA78F3" w14:textId="77777777" w:rsidTr="00DE7557">
        <w:tc>
          <w:tcPr>
            <w:tcW w:w="1636" w:type="pct"/>
            <w:tcBorders>
              <w:left w:val="nil"/>
            </w:tcBorders>
            <w:vAlign w:val="center"/>
          </w:tcPr>
          <w:p w14:paraId="4F8C8EDE" w14:textId="5F412AAF" w:rsidR="00421777" w:rsidRPr="00CA120C" w:rsidRDefault="00421777" w:rsidP="00A31119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>
              <w:rPr>
                <w:rFonts w:cstheme="minorHAnsi" w:hint="eastAsia"/>
                <w:bCs/>
                <w:sz w:val="18"/>
                <w:szCs w:val="18"/>
              </w:rPr>
              <w:t>SLPSO</w:t>
            </w:r>
            <w:r w:rsidR="00DE7557">
              <w:rPr>
                <w:rFonts w:cstheme="minorHAnsi"/>
                <w:bCs/>
                <w:sz w:val="18"/>
                <w:szCs w:val="18"/>
              </w:rPr>
              <w:br/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 xml:space="preserve"> ADDIN EN.CITE &lt;EndNote&gt;&lt;Cite&gt;&lt;Author&gt;Cheng&lt;/Author&gt;&lt;Year&gt;2015&lt;/Year&gt;&lt;RecNum&gt;48&lt;/RecNum&gt;&lt;DisplayText&gt;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（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Cheng and Jin, 2015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）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&lt;/DisplayText&gt;&lt;record&gt;&lt;rec-number&gt;48&lt;/rec-number&gt;&lt;foreign-keys&gt;&lt;key app="EN" db-id="w55fd2zsntfttdeatv4xsra8txaaxaevx0w0" timestamp="</w:instrText>
            </w:r>
            <w:r w:rsidR="00A31119">
              <w:rPr>
                <w:rFonts w:cstheme="minorHAnsi"/>
                <w:bCs/>
                <w:sz w:val="18"/>
                <w:szCs w:val="18"/>
              </w:rPr>
              <w:instrText>1560875059"&gt;48&lt;/key&gt;&lt;/foreign-keys&gt;&lt;ref-type name="Journal Article"&gt;17&lt;/ref-type&gt;&lt;contributors&gt;&lt;authors&gt;&lt;author&gt;Cheng, Ran&lt;/author&gt;&lt;author&gt;Jin, Yaochu&lt;/author&gt;&lt;/authors&gt;&lt;/contributors&gt;&lt;titles&gt;&lt;title&gt;A social learning particle swarm optimization algorithm for scalable optimization&lt;/title&gt;&lt;secondary-title&gt;Information Sciences&lt;/secondary-title&gt;&lt;/titles&gt;&lt;periodical&gt;&lt;full-title&gt;Information Sciences&lt;/full-title&gt;&lt;/periodical&gt;&lt;pages&gt;43-60&lt;/pages&gt;&lt;volume&gt;291&lt;/volume&gt;&lt;dates&gt;&lt;year&gt;2015&lt;/year&gt;&lt;/dates&gt;&lt;isbn&gt;0020-0255&lt;/isbn&gt;&lt;urls&gt;&lt;/urls&gt;&lt;language&gt;English&lt;/language&gt;&lt;/record&gt;&lt;/Cite&gt;&lt;/EndNote&gt;</w:instrTex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（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Cheng and Jin, 2015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）</w: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673" w:type="pct"/>
            <w:tcBorders>
              <w:bottom w:val="nil"/>
              <w:right w:val="nil"/>
            </w:tcBorders>
            <w:vAlign w:val="center"/>
          </w:tcPr>
          <w:p w14:paraId="5E51BAC8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BD76CD">
              <w:rPr>
                <w:rFonts w:cstheme="minorHAnsi"/>
                <w:sz w:val="18"/>
                <w:szCs w:val="18"/>
              </w:rPr>
              <w:t>97.110</w:t>
            </w:r>
            <w:r>
              <w:rPr>
                <w:rFonts w:cstheme="minorHAnsi"/>
                <w:sz w:val="18"/>
                <w:szCs w:val="18"/>
              </w:rPr>
              <w:t>7</w:t>
            </w:r>
          </w:p>
        </w:tc>
        <w:tc>
          <w:tcPr>
            <w:tcW w:w="673" w:type="pct"/>
            <w:tcBorders>
              <w:left w:val="nil"/>
              <w:bottom w:val="nil"/>
            </w:tcBorders>
            <w:vAlign w:val="center"/>
          </w:tcPr>
          <w:p w14:paraId="00776639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226.3361</w:t>
            </w:r>
          </w:p>
        </w:tc>
        <w:tc>
          <w:tcPr>
            <w:tcW w:w="673" w:type="pct"/>
            <w:vAlign w:val="center"/>
          </w:tcPr>
          <w:p w14:paraId="7F994AD5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BD76CD">
              <w:rPr>
                <w:rFonts w:cstheme="minorHAnsi"/>
                <w:sz w:val="18"/>
                <w:szCs w:val="18"/>
              </w:rPr>
              <w:t>39.6582</w:t>
            </w:r>
          </w:p>
        </w:tc>
        <w:tc>
          <w:tcPr>
            <w:tcW w:w="673" w:type="pct"/>
            <w:vAlign w:val="center"/>
          </w:tcPr>
          <w:p w14:paraId="36D8BB13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BD76CD">
              <w:rPr>
                <w:rFonts w:cstheme="minorHAnsi"/>
                <w:sz w:val="18"/>
                <w:szCs w:val="18"/>
              </w:rPr>
              <w:t>352.5358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338DAA49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421777">
              <w:rPr>
                <w:rFonts w:cstheme="minorHAnsi"/>
                <w:sz w:val="18"/>
                <w:szCs w:val="18"/>
              </w:rPr>
              <w:t>178.9102</w:t>
            </w:r>
            <w:r w:rsidRPr="00421777">
              <w:rPr>
                <w:rFonts w:cstheme="minorHAnsi"/>
                <w:sz w:val="18"/>
                <w:szCs w:val="18"/>
              </w:rPr>
              <w:t>‬</w:t>
            </w:r>
          </w:p>
        </w:tc>
      </w:tr>
      <w:tr w:rsidR="00421777" w:rsidRPr="00CA120C" w14:paraId="710221DE" w14:textId="77777777" w:rsidTr="00DE7557">
        <w:tc>
          <w:tcPr>
            <w:tcW w:w="1636" w:type="pct"/>
            <w:tcBorders>
              <w:left w:val="nil"/>
            </w:tcBorders>
            <w:vAlign w:val="center"/>
          </w:tcPr>
          <w:p w14:paraId="5E8EF896" w14:textId="77777777" w:rsidR="00421777" w:rsidRPr="00CA120C" w:rsidRDefault="00421777" w:rsidP="00DE7557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>
              <w:rPr>
                <w:rFonts w:cstheme="minorHAnsi" w:hint="eastAsia"/>
                <w:bCs/>
                <w:sz w:val="18"/>
                <w:szCs w:val="18"/>
              </w:rPr>
              <w:t>SLPSO</w:t>
            </w:r>
            <w:r>
              <w:rPr>
                <w:rFonts w:cstheme="minorHAnsi"/>
                <w:bCs/>
                <w:sz w:val="18"/>
                <w:szCs w:val="18"/>
              </w:rPr>
              <w:t>-RLSE</w:t>
            </w:r>
          </w:p>
        </w:tc>
        <w:tc>
          <w:tcPr>
            <w:tcW w:w="673" w:type="pct"/>
            <w:tcBorders>
              <w:bottom w:val="nil"/>
              <w:right w:val="nil"/>
            </w:tcBorders>
            <w:vAlign w:val="center"/>
          </w:tcPr>
          <w:p w14:paraId="2DE38B6E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A7082A">
              <w:rPr>
                <w:rFonts w:cstheme="minorHAnsi"/>
                <w:sz w:val="18"/>
                <w:szCs w:val="18"/>
              </w:rPr>
              <w:t>96.6662</w:t>
            </w:r>
          </w:p>
        </w:tc>
        <w:tc>
          <w:tcPr>
            <w:tcW w:w="673" w:type="pct"/>
            <w:tcBorders>
              <w:left w:val="nil"/>
              <w:bottom w:val="nil"/>
            </w:tcBorders>
            <w:vAlign w:val="center"/>
          </w:tcPr>
          <w:p w14:paraId="0D68B4E2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7082A">
              <w:rPr>
                <w:rFonts w:cstheme="minorHAnsi"/>
                <w:sz w:val="18"/>
                <w:szCs w:val="18"/>
              </w:rPr>
              <w:t>213.664</w:t>
            </w:r>
            <w:r>
              <w:rPr>
                <w:rFonts w:cstheme="minorHAnsi"/>
                <w:sz w:val="18"/>
                <w:szCs w:val="18"/>
              </w:rPr>
              <w:t>4</w:t>
            </w:r>
          </w:p>
        </w:tc>
        <w:tc>
          <w:tcPr>
            <w:tcW w:w="673" w:type="pct"/>
            <w:vAlign w:val="center"/>
          </w:tcPr>
          <w:p w14:paraId="04F0053E" w14:textId="77777777" w:rsidR="00421777" w:rsidRPr="00D01DAE" w:rsidRDefault="00421777" w:rsidP="00DE7557">
            <w:pPr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D01DAE">
              <w:rPr>
                <w:rFonts w:cstheme="minorHAnsi"/>
                <w:b/>
                <w:sz w:val="18"/>
                <w:szCs w:val="18"/>
              </w:rPr>
              <w:t>32.2050</w:t>
            </w:r>
          </w:p>
        </w:tc>
        <w:tc>
          <w:tcPr>
            <w:tcW w:w="673" w:type="pct"/>
            <w:vAlign w:val="center"/>
          </w:tcPr>
          <w:p w14:paraId="0705C56A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A7082A">
              <w:rPr>
                <w:rFonts w:cstheme="minorHAnsi"/>
                <w:sz w:val="18"/>
                <w:szCs w:val="18"/>
              </w:rPr>
              <w:t>329.7354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0373153B" w14:textId="77777777" w:rsidR="00421777" w:rsidRPr="00CA120C" w:rsidRDefault="00400E4E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>
              <w:rPr>
                <w:rFonts w:cstheme="minorHAnsi"/>
                <w:sz w:val="18"/>
                <w:szCs w:val="18"/>
              </w:rPr>
              <w:t>168.067</w:t>
            </w:r>
            <w:r>
              <w:rPr>
                <w:rFonts w:cstheme="minorHAnsi" w:hint="eastAsia"/>
                <w:sz w:val="18"/>
                <w:szCs w:val="18"/>
              </w:rPr>
              <w:t>8</w:t>
            </w:r>
          </w:p>
        </w:tc>
      </w:tr>
      <w:tr w:rsidR="00421777" w:rsidRPr="00CA120C" w14:paraId="4C970231" w14:textId="77777777" w:rsidTr="00DE7557">
        <w:tc>
          <w:tcPr>
            <w:tcW w:w="1636" w:type="pct"/>
            <w:tcBorders>
              <w:left w:val="nil"/>
            </w:tcBorders>
            <w:vAlign w:val="center"/>
          </w:tcPr>
          <w:p w14:paraId="79DA2CA5" w14:textId="23FD0149" w:rsidR="00421777" w:rsidRPr="00CA120C" w:rsidRDefault="00421777" w:rsidP="00A31119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>
              <w:rPr>
                <w:rFonts w:cstheme="minorHAnsi" w:hint="eastAsia"/>
                <w:bCs/>
                <w:sz w:val="18"/>
                <w:szCs w:val="18"/>
              </w:rPr>
              <w:t>WOA</w:t>
            </w:r>
            <w:r w:rsidR="00DE7557">
              <w:rPr>
                <w:rFonts w:cstheme="minorHAnsi"/>
                <w:bCs/>
                <w:sz w:val="18"/>
                <w:szCs w:val="18"/>
              </w:rPr>
              <w:br/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begin"/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 xml:space="preserve"> ADDIN EN.CITE &lt;EndNote&gt;&lt;Cite&gt;&lt;Author&gt;Mirjalili&lt;/Author&gt;&lt;Year&gt;2016&lt;/Year&gt;&lt;RecNum&gt;2&lt;/RecNum&gt;&lt;DisplayText&gt;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（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Mirjalili and Lewis, 2016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）</w:instrText>
            </w:r>
            <w:r w:rsidR="00A31119">
              <w:rPr>
                <w:rFonts w:cstheme="minorHAnsi" w:hint="eastAsia"/>
                <w:bCs/>
                <w:sz w:val="18"/>
                <w:szCs w:val="18"/>
              </w:rPr>
              <w:instrText>&lt;/DisplayText&gt;&lt;record&gt;&lt;rec-number&gt;2&lt;/rec-number&gt;&lt;foreign-keys&gt;&lt;key app="EN" db-id="w55fd2zsntfttdeatv4xsra8txaaxaevx0w0" tim</w:instrText>
            </w:r>
            <w:r w:rsidR="00A31119">
              <w:rPr>
                <w:rFonts w:cstheme="minorHAnsi"/>
                <w:bCs/>
                <w:sz w:val="18"/>
                <w:szCs w:val="18"/>
              </w:rPr>
              <w:instrText>estamp="1553293629"&gt;2&lt;/key&gt;&lt;/foreign-keys&gt;&lt;ref-type name="Journal Article"&gt;17&lt;/ref-type&gt;&lt;contributors&gt;&lt;authors&gt;&lt;author&gt;Mirjalili, Seyedali&lt;/author&gt;&lt;author&gt;Lewis, Andrew&lt;/author&gt;&lt;/authors&gt;&lt;/contributors&gt;&lt;titles&gt;&lt;title&gt;The whale optimization algorithm&lt;/title&gt;&lt;secondary-title&gt;Advances in engineering software&lt;/secondary-title&gt;&lt;/titles&gt;&lt;periodical&gt;&lt;full-title&gt;Advances in engineering software&lt;/full-title&gt;&lt;/periodical&gt;&lt;pages&gt;51-67&lt;/pages&gt;&lt;volume&gt;95&lt;/volume&gt;&lt;dates&gt;&lt;year&gt;2016&lt;/year&gt;&lt;/dates&gt;&lt;isbn&gt;0965-9978&lt;/isbn&gt;&lt;urls&gt;&lt;/urls&gt;&lt;language&gt;English&lt;/language&gt;&lt;/record&gt;&lt;/Cite&gt;&lt;/EndNote&gt;</w:instrTex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separate"/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（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Mirjalili and Lewis, 2016</w:t>
            </w:r>
            <w:r w:rsidR="00A31119">
              <w:rPr>
                <w:rFonts w:cstheme="minorHAnsi" w:hint="eastAsia"/>
                <w:bCs/>
                <w:noProof/>
                <w:sz w:val="18"/>
                <w:szCs w:val="18"/>
              </w:rPr>
              <w:t>）</w:t>
            </w:r>
            <w:r w:rsidR="002D2D79">
              <w:rPr>
                <w:rFonts w:cstheme="minorHAnsi"/>
                <w:bCs/>
                <w:sz w:val="18"/>
                <w:szCs w:val="18"/>
              </w:rPr>
              <w:fldChar w:fldCharType="end"/>
            </w:r>
          </w:p>
        </w:tc>
        <w:tc>
          <w:tcPr>
            <w:tcW w:w="673" w:type="pct"/>
            <w:tcBorders>
              <w:bottom w:val="single" w:sz="4" w:space="0" w:color="auto"/>
              <w:right w:val="nil"/>
            </w:tcBorders>
            <w:vAlign w:val="center"/>
          </w:tcPr>
          <w:p w14:paraId="41EF9E77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BD76CD">
              <w:rPr>
                <w:rFonts w:cstheme="minorHAnsi"/>
                <w:sz w:val="18"/>
                <w:szCs w:val="18"/>
              </w:rPr>
              <w:t>107.6793</w:t>
            </w:r>
          </w:p>
        </w:tc>
        <w:tc>
          <w:tcPr>
            <w:tcW w:w="673" w:type="pct"/>
            <w:tcBorders>
              <w:left w:val="nil"/>
              <w:bottom w:val="single" w:sz="4" w:space="0" w:color="auto"/>
            </w:tcBorders>
            <w:vAlign w:val="center"/>
          </w:tcPr>
          <w:p w14:paraId="209F240F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BD76CD">
              <w:rPr>
                <w:rFonts w:cstheme="minorHAnsi"/>
                <w:sz w:val="18"/>
                <w:szCs w:val="18"/>
              </w:rPr>
              <w:t>259.8</w:t>
            </w:r>
            <w:r>
              <w:rPr>
                <w:rFonts w:cstheme="minorHAnsi"/>
                <w:sz w:val="18"/>
                <w:szCs w:val="18"/>
              </w:rPr>
              <w:t>400</w:t>
            </w:r>
          </w:p>
        </w:tc>
        <w:tc>
          <w:tcPr>
            <w:tcW w:w="673" w:type="pct"/>
            <w:vAlign w:val="center"/>
          </w:tcPr>
          <w:p w14:paraId="14370B59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BD76CD">
              <w:rPr>
                <w:rFonts w:cstheme="minorHAnsi"/>
                <w:sz w:val="18"/>
                <w:szCs w:val="18"/>
              </w:rPr>
              <w:t>39.0044</w:t>
            </w:r>
          </w:p>
        </w:tc>
        <w:tc>
          <w:tcPr>
            <w:tcW w:w="673" w:type="pct"/>
            <w:vAlign w:val="center"/>
          </w:tcPr>
          <w:p w14:paraId="1EBB1C24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BD76CD">
              <w:rPr>
                <w:rFonts w:cstheme="minorHAnsi"/>
                <w:sz w:val="18"/>
                <w:szCs w:val="18"/>
              </w:rPr>
              <w:t>383.063</w:t>
            </w:r>
            <w:r>
              <w:rPr>
                <w:rFonts w:cstheme="minorHAnsi"/>
                <w:sz w:val="18"/>
                <w:szCs w:val="18"/>
              </w:rPr>
              <w:t>9</w:t>
            </w:r>
          </w:p>
        </w:tc>
        <w:tc>
          <w:tcPr>
            <w:tcW w:w="673" w:type="pct"/>
            <w:tcBorders>
              <w:right w:val="nil"/>
            </w:tcBorders>
            <w:vAlign w:val="center"/>
          </w:tcPr>
          <w:p w14:paraId="0B335D82" w14:textId="77777777" w:rsidR="00421777" w:rsidRPr="00CA120C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421777">
              <w:rPr>
                <w:rFonts w:cstheme="minorHAnsi"/>
                <w:sz w:val="18"/>
                <w:szCs w:val="18"/>
              </w:rPr>
              <w:t>197.3969</w:t>
            </w:r>
            <w:r w:rsidRPr="00421777">
              <w:rPr>
                <w:rFonts w:cstheme="minorHAnsi"/>
                <w:sz w:val="18"/>
                <w:szCs w:val="18"/>
              </w:rPr>
              <w:t>‬</w:t>
            </w:r>
          </w:p>
        </w:tc>
      </w:tr>
      <w:tr w:rsidR="00421777" w:rsidRPr="00CA120C" w14:paraId="73559C67" w14:textId="77777777" w:rsidTr="00DE7557">
        <w:tc>
          <w:tcPr>
            <w:tcW w:w="1636" w:type="pct"/>
            <w:tcBorders>
              <w:left w:val="nil"/>
              <w:bottom w:val="single" w:sz="8" w:space="0" w:color="auto"/>
            </w:tcBorders>
            <w:vAlign w:val="center"/>
          </w:tcPr>
          <w:p w14:paraId="583BF3F5" w14:textId="77777777" w:rsidR="00421777" w:rsidRPr="00CA120C" w:rsidRDefault="00421777" w:rsidP="00DE7557">
            <w:pPr>
              <w:jc w:val="center"/>
              <w:rPr>
                <w:rFonts w:cstheme="minorHAnsi"/>
                <w:bCs/>
                <w:sz w:val="18"/>
                <w:szCs w:val="18"/>
              </w:rPr>
            </w:pPr>
            <w:r>
              <w:rPr>
                <w:rFonts w:cstheme="minorHAnsi" w:hint="eastAsia"/>
                <w:bCs/>
                <w:sz w:val="18"/>
                <w:szCs w:val="18"/>
              </w:rPr>
              <w:t>WOA-RLSE</w:t>
            </w:r>
          </w:p>
        </w:tc>
        <w:tc>
          <w:tcPr>
            <w:tcW w:w="673" w:type="pct"/>
            <w:tcBorders>
              <w:bottom w:val="single" w:sz="8" w:space="0" w:color="auto"/>
              <w:right w:val="nil"/>
            </w:tcBorders>
            <w:vAlign w:val="center"/>
          </w:tcPr>
          <w:p w14:paraId="0F0AD5E6" w14:textId="77777777" w:rsidR="00421777" w:rsidRPr="00CA120C" w:rsidRDefault="00421777" w:rsidP="00DE7557">
            <w:pPr>
              <w:jc w:val="center"/>
              <w:rPr>
                <w:rFonts w:eastAsia="標楷體" w:cstheme="minorHAnsi"/>
                <w:sz w:val="18"/>
                <w:szCs w:val="18"/>
              </w:rPr>
            </w:pPr>
            <w:r w:rsidRPr="00421777">
              <w:rPr>
                <w:rFonts w:cstheme="minorHAnsi"/>
                <w:sz w:val="18"/>
                <w:szCs w:val="18"/>
              </w:rPr>
              <w:t>96.8994</w:t>
            </w:r>
          </w:p>
        </w:tc>
        <w:tc>
          <w:tcPr>
            <w:tcW w:w="673" w:type="pct"/>
            <w:tcBorders>
              <w:left w:val="nil"/>
              <w:bottom w:val="single" w:sz="8" w:space="0" w:color="auto"/>
            </w:tcBorders>
            <w:vAlign w:val="center"/>
          </w:tcPr>
          <w:p w14:paraId="2DBC8E81" w14:textId="77777777" w:rsidR="00421777" w:rsidRPr="00421777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421777">
              <w:rPr>
                <w:rFonts w:cstheme="minorHAnsi"/>
                <w:sz w:val="18"/>
                <w:szCs w:val="18"/>
              </w:rPr>
              <w:t>211.1764</w:t>
            </w:r>
          </w:p>
        </w:tc>
        <w:tc>
          <w:tcPr>
            <w:tcW w:w="673" w:type="pct"/>
            <w:tcBorders>
              <w:bottom w:val="single" w:sz="8" w:space="0" w:color="auto"/>
            </w:tcBorders>
            <w:vAlign w:val="center"/>
          </w:tcPr>
          <w:p w14:paraId="35B3BC50" w14:textId="77777777" w:rsidR="00421777" w:rsidRPr="00D01DAE" w:rsidRDefault="00421777" w:rsidP="00DE7557">
            <w:pPr>
              <w:jc w:val="center"/>
              <w:rPr>
                <w:rFonts w:cstheme="minorHAnsi"/>
                <w:sz w:val="18"/>
                <w:szCs w:val="18"/>
              </w:rPr>
            </w:pPr>
            <w:r w:rsidRPr="00D01DAE">
              <w:rPr>
                <w:rFonts w:cstheme="minorHAnsi"/>
                <w:sz w:val="18"/>
                <w:szCs w:val="18"/>
              </w:rPr>
              <w:t>32.2788</w:t>
            </w:r>
          </w:p>
        </w:tc>
        <w:tc>
          <w:tcPr>
            <w:tcW w:w="673" w:type="pct"/>
            <w:tcBorders>
              <w:bottom w:val="single" w:sz="8" w:space="0" w:color="auto"/>
            </w:tcBorders>
            <w:vAlign w:val="center"/>
          </w:tcPr>
          <w:p w14:paraId="4B4C0D8C" w14:textId="77777777" w:rsidR="00421777" w:rsidRPr="00421777" w:rsidRDefault="00421777" w:rsidP="00DE7557">
            <w:pPr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BD76CD">
              <w:rPr>
                <w:rFonts w:cstheme="minorHAnsi"/>
                <w:b/>
                <w:sz w:val="18"/>
                <w:szCs w:val="18"/>
              </w:rPr>
              <w:t>324.0506</w:t>
            </w:r>
          </w:p>
        </w:tc>
        <w:tc>
          <w:tcPr>
            <w:tcW w:w="673" w:type="pct"/>
            <w:tcBorders>
              <w:bottom w:val="single" w:sz="8" w:space="0" w:color="auto"/>
              <w:right w:val="nil"/>
            </w:tcBorders>
            <w:vAlign w:val="center"/>
          </w:tcPr>
          <w:p w14:paraId="3FB08E73" w14:textId="77777777" w:rsidR="00421777" w:rsidRPr="00421777" w:rsidRDefault="00421777" w:rsidP="00DE7557">
            <w:pPr>
              <w:jc w:val="center"/>
              <w:rPr>
                <w:rFonts w:cstheme="minorHAnsi"/>
                <w:b/>
                <w:sz w:val="18"/>
                <w:szCs w:val="18"/>
              </w:rPr>
            </w:pPr>
            <w:r w:rsidRPr="00421777">
              <w:rPr>
                <w:rFonts w:cstheme="minorHAnsi"/>
                <w:b/>
                <w:sz w:val="18"/>
                <w:szCs w:val="18"/>
              </w:rPr>
              <w:t>166.1013</w:t>
            </w:r>
            <w:r w:rsidRPr="00421777">
              <w:rPr>
                <w:rFonts w:cstheme="minorHAnsi"/>
                <w:b/>
                <w:sz w:val="18"/>
                <w:szCs w:val="18"/>
              </w:rPr>
              <w:t>‬</w:t>
            </w:r>
          </w:p>
        </w:tc>
      </w:tr>
      <w:bookmarkEnd w:id="41"/>
    </w:tbl>
    <w:p w14:paraId="365E1853" w14:textId="40661F03" w:rsidR="00DE7557" w:rsidRPr="00643BD0" w:rsidRDefault="00DE7557" w:rsidP="00643BD0">
      <w:pPr>
        <w:pStyle w:val="JEB"/>
        <w:spacing w:before="180" w:after="180"/>
        <w:ind w:firstLine="480"/>
      </w:pPr>
    </w:p>
    <w:p w14:paraId="52D7FA33" w14:textId="77777777" w:rsidR="006C3AA5" w:rsidRDefault="00643BD0" w:rsidP="001A1B01">
      <w:pPr>
        <w:pStyle w:val="JEB11"/>
        <w:numPr>
          <w:ilvl w:val="1"/>
          <w:numId w:val="14"/>
        </w:numPr>
      </w:pPr>
      <w:bookmarkStart w:id="42" w:name="OLE_LINK133"/>
      <w:r>
        <w:rPr>
          <w:rFonts w:hint="eastAsia"/>
        </w:rPr>
        <w:lastRenderedPageBreak/>
        <w:t xml:space="preserve"> </w:t>
      </w:r>
      <w:r w:rsidR="00580712">
        <w:rPr>
          <w:rFonts w:hint="eastAsia"/>
        </w:rPr>
        <w:t>國際</w:t>
      </w:r>
      <w:r w:rsidR="00672ABB">
        <w:rPr>
          <w:rFonts w:hint="eastAsia"/>
        </w:rPr>
        <w:t>金融</w:t>
      </w:r>
      <w:r w:rsidR="006C3AA5">
        <w:rPr>
          <w:rFonts w:hint="eastAsia"/>
        </w:rPr>
        <w:t>市場的相互作用</w:t>
      </w:r>
    </w:p>
    <w:bookmarkEnd w:id="42"/>
    <w:p w14:paraId="62E26601" w14:textId="77777777" w:rsidR="00BF4B39" w:rsidRPr="0056466B" w:rsidRDefault="00BF4B39" w:rsidP="005074A6">
      <w:pPr>
        <w:pStyle w:val="JEB3"/>
        <w:numPr>
          <w:ilvl w:val="0"/>
          <w:numId w:val="10"/>
        </w:numPr>
      </w:pPr>
      <w:r>
        <w:rPr>
          <w:rFonts w:hint="eastAsia"/>
        </w:rPr>
        <w:t>四目標預測</w:t>
      </w:r>
      <w:r w:rsidR="00821739">
        <w:rPr>
          <w:rFonts w:hint="eastAsia"/>
        </w:rPr>
        <w:t>之</w:t>
      </w:r>
      <w:r>
        <w:rPr>
          <w:rFonts w:hint="eastAsia"/>
        </w:rPr>
        <w:t>效能比較</w:t>
      </w:r>
      <w:r w:rsidR="00402C2A" w:rsidRPr="005E3BFB">
        <w:rPr>
          <w:rFonts w:hint="eastAsia"/>
        </w:rPr>
        <w:t>（</w:t>
      </w:r>
      <w:r w:rsidR="00402C2A" w:rsidRPr="005E3BFB">
        <w:rPr>
          <w:rFonts w:hint="eastAsia"/>
        </w:rPr>
        <w:t>RMSE</w:t>
      </w:r>
      <w:r w:rsidR="00402C2A" w:rsidRPr="005E3BFB">
        <w:rPr>
          <w:rFonts w:hint="eastAsia"/>
        </w:rPr>
        <w:t>）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10"/>
        <w:gridCol w:w="1402"/>
        <w:gridCol w:w="1403"/>
        <w:gridCol w:w="1403"/>
        <w:gridCol w:w="1403"/>
      </w:tblGrid>
      <w:tr w:rsidR="009057EB" w:rsidRPr="00B971E8" w14:paraId="30899FC3" w14:textId="77777777" w:rsidTr="002D2D79">
        <w:tc>
          <w:tcPr>
            <w:tcW w:w="2410" w:type="dxa"/>
            <w:tcBorders>
              <w:top w:val="single" w:sz="8" w:space="0" w:color="auto"/>
            </w:tcBorders>
            <w:vAlign w:val="center"/>
          </w:tcPr>
          <w:p w14:paraId="22702834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5611" w:type="dxa"/>
            <w:gridSpan w:val="4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3C325B0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RMSE</w:t>
            </w:r>
          </w:p>
        </w:tc>
      </w:tr>
      <w:tr w:rsidR="009057EB" w:rsidRPr="00B971E8" w14:paraId="647F0EF9" w14:textId="77777777" w:rsidTr="002D2D79">
        <w:tc>
          <w:tcPr>
            <w:tcW w:w="2410" w:type="dxa"/>
            <w:vAlign w:val="center"/>
          </w:tcPr>
          <w:p w14:paraId="2AC2D8FA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</w:p>
        </w:tc>
        <w:tc>
          <w:tcPr>
            <w:tcW w:w="140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0AC032" w14:textId="77777777" w:rsidR="009057EB" w:rsidRPr="00B971E8" w:rsidRDefault="009057EB" w:rsidP="00CD401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NASDAQ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77BFBAF" w14:textId="77777777" w:rsidR="009057EB" w:rsidRPr="00B971E8" w:rsidRDefault="009057EB" w:rsidP="00CD401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Nikkei 225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A7320EC" w14:textId="77777777" w:rsidR="009057EB" w:rsidRPr="00B971E8" w:rsidRDefault="009057EB" w:rsidP="00CD4015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SSEC</w:t>
            </w:r>
          </w:p>
        </w:tc>
        <w:tc>
          <w:tcPr>
            <w:tcW w:w="14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DC2C7FC" w14:textId="77777777" w:rsidR="009057EB" w:rsidRPr="00B971E8" w:rsidRDefault="009057E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HSI</w:t>
            </w:r>
          </w:p>
        </w:tc>
      </w:tr>
      <w:tr w:rsidR="009057EB" w:rsidRPr="00B971E8" w14:paraId="6A9ADFAD" w14:textId="77777777" w:rsidTr="002D2D79"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14:paraId="796E4D2E" w14:textId="252EE4D4" w:rsidR="009057EB" w:rsidRPr="00B971E8" w:rsidRDefault="009057EB" w:rsidP="00A3111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kern w:val="0"/>
                <w:sz w:val="20"/>
                <w:szCs w:val="20"/>
              </w:rPr>
              <w:fldChar w:fldCharType="begin"/>
            </w:r>
            <w:r w:rsidR="00A31119">
              <w:rPr>
                <w:rFonts w:eastAsia="標楷體" w:cstheme="minorHAnsi" w:hint="eastAsia"/>
                <w:kern w:val="0"/>
                <w:sz w:val="20"/>
                <w:szCs w:val="20"/>
              </w:rPr>
              <w:instrText xml:space="preserve"> ADDIN EN.CITE &lt;EndNote&gt;&lt;Cite AuthorYear="1"&gt;&lt;Author&gt;Hsieh&lt;/Author&gt;&lt;Year&gt;2011&lt;/Year&gt;&lt;RecNum&gt;20&lt;/RecNum&gt;&lt;DisplayText&gt;Hsieh et al.</w:instrText>
            </w:r>
            <w:r w:rsidR="00A31119">
              <w:rPr>
                <w:rFonts w:eastAsia="標楷體" w:cstheme="minorHAnsi" w:hint="eastAsia"/>
                <w:kern w:val="0"/>
                <w:sz w:val="20"/>
                <w:szCs w:val="20"/>
              </w:rPr>
              <w:instrText>（</w:instrText>
            </w:r>
            <w:r w:rsidR="00A31119">
              <w:rPr>
                <w:rFonts w:eastAsia="標楷體" w:cstheme="minorHAnsi" w:hint="eastAsia"/>
                <w:kern w:val="0"/>
                <w:sz w:val="20"/>
                <w:szCs w:val="20"/>
              </w:rPr>
              <w:instrText>2011</w:instrText>
            </w:r>
            <w:r w:rsidR="00A31119">
              <w:rPr>
                <w:rFonts w:eastAsia="標楷體" w:cstheme="minorHAnsi" w:hint="eastAsia"/>
                <w:kern w:val="0"/>
                <w:sz w:val="20"/>
                <w:szCs w:val="20"/>
              </w:rPr>
              <w:instrText>）</w:instrText>
            </w:r>
            <w:r w:rsidR="00A31119">
              <w:rPr>
                <w:rFonts w:eastAsia="標楷體" w:cstheme="minorHAnsi" w:hint="eastAsia"/>
                <w:kern w:val="0"/>
                <w:sz w:val="20"/>
                <w:szCs w:val="20"/>
              </w:rPr>
              <w:instrText>&lt;/DisplayText&gt;&lt;record&gt;&lt;rec-number&gt;20&lt;/rec-number&gt;&lt;foreign-keys&gt;&lt;key app="EN" db-id="w55fd2zsntfttdeatv4xsra8txaaxaevx0w0"</w:instrText>
            </w:r>
            <w:r w:rsidR="00A31119">
              <w:rPr>
                <w:rFonts w:eastAsia="標楷體" w:cstheme="minorHAnsi"/>
                <w:kern w:val="0"/>
                <w:sz w:val="20"/>
                <w:szCs w:val="20"/>
              </w:rPr>
              <w:instrText xml:space="preserve"> timestamp="1553293662"&gt;20&lt;/key&gt;&lt;/foreign-keys&gt;&lt;ref-type name="Journal Article"&gt;17&lt;/ref-type&gt;&lt;contributors&gt;&lt;authors&gt;&lt;author&gt;Hsieh, Tsung-Jung&lt;/author&gt;&lt;author&gt;Hsiao, Hsiao-Fen&lt;/author&gt;&lt;author&gt;Yeh, Wei-Chang&lt;/author&gt;&lt;/authors&gt;&lt;/contributors&gt;&lt;titles&gt;&lt;title&gt;Forecasting stock markets using wavelet transforms and recurrent neural networks: An integrated system based on artificial bee colony algorithm&lt;/title&gt;&lt;secondary-title&gt;Applied soft computing&lt;/secondary-title&gt;&lt;/titles&gt;&lt;periodical&gt;&lt;full-title&gt;Applied Soft Computing&lt;/full-title&gt;&lt;/periodical&gt;&lt;pages&gt;2510-2525&lt;/pages&gt;&lt;volume&gt;11&lt;/volume&gt;&lt;number&gt;2&lt;/number&gt;&lt;dates&gt;&lt;year&gt;2011&lt;/year&gt;&lt;/dates&gt;&lt;isbn&gt;1568-4946&lt;/isbn&gt;&lt;urls&gt;&lt;/urls&gt;&lt;language&gt;English&lt;/language&gt;&lt;/record&gt;&lt;/Cite&gt;&lt;/EndNote&gt;</w:instrText>
            </w:r>
            <w:r w:rsidRPr="00B971E8">
              <w:rPr>
                <w:rFonts w:eastAsia="標楷體" w:cstheme="minorHAnsi"/>
                <w:kern w:val="0"/>
                <w:sz w:val="20"/>
                <w:szCs w:val="20"/>
              </w:rPr>
              <w:fldChar w:fldCharType="separate"/>
            </w:r>
            <w:r w:rsidR="00A31119">
              <w:rPr>
                <w:rFonts w:eastAsia="標楷體" w:cstheme="minorHAnsi" w:hint="eastAsia"/>
                <w:noProof/>
                <w:kern w:val="0"/>
                <w:sz w:val="20"/>
                <w:szCs w:val="20"/>
              </w:rPr>
              <w:t>Hsieh et al.</w:t>
            </w:r>
            <w:r w:rsidR="00A31119">
              <w:rPr>
                <w:rFonts w:eastAsia="標楷體" w:cstheme="minorHAnsi" w:hint="eastAsia"/>
                <w:noProof/>
                <w:kern w:val="0"/>
                <w:sz w:val="20"/>
                <w:szCs w:val="20"/>
              </w:rPr>
              <w:t>（</w:t>
            </w:r>
            <w:r w:rsidR="00A31119">
              <w:rPr>
                <w:rFonts w:eastAsia="標楷體" w:cstheme="minorHAnsi" w:hint="eastAsia"/>
                <w:noProof/>
                <w:kern w:val="0"/>
                <w:sz w:val="20"/>
                <w:szCs w:val="20"/>
              </w:rPr>
              <w:t>2011</w:t>
            </w:r>
            <w:r w:rsidR="00A31119">
              <w:rPr>
                <w:rFonts w:eastAsia="標楷體" w:cstheme="minorHAnsi" w:hint="eastAsia"/>
                <w:noProof/>
                <w:kern w:val="0"/>
                <w:sz w:val="20"/>
                <w:szCs w:val="20"/>
              </w:rPr>
              <w:t>）</w:t>
            </w:r>
            <w:r w:rsidRPr="00B971E8">
              <w:rPr>
                <w:rFonts w:eastAsia="標楷體" w:cstheme="minorHAnsi"/>
                <w:kern w:val="0"/>
                <w:sz w:val="20"/>
                <w:szCs w:val="20"/>
              </w:rPr>
              <w:fldChar w:fldCharType="end"/>
            </w:r>
          </w:p>
        </w:tc>
        <w:tc>
          <w:tcPr>
            <w:tcW w:w="1402" w:type="dxa"/>
            <w:tcBorders>
              <w:top w:val="single" w:sz="4" w:space="0" w:color="auto"/>
            </w:tcBorders>
            <w:vAlign w:val="center"/>
          </w:tcPr>
          <w:p w14:paraId="1793DF0A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tcBorders>
              <w:top w:val="single" w:sz="4" w:space="0" w:color="auto"/>
            </w:tcBorders>
            <w:vAlign w:val="center"/>
          </w:tcPr>
          <w:p w14:paraId="1EE049E4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177.0000</w:t>
            </w:r>
          </w:p>
        </w:tc>
        <w:tc>
          <w:tcPr>
            <w:tcW w:w="1403" w:type="dxa"/>
            <w:tcBorders>
              <w:top w:val="single" w:sz="4" w:space="0" w:color="auto"/>
            </w:tcBorders>
            <w:vAlign w:val="center"/>
          </w:tcPr>
          <w:p w14:paraId="1D7F7FB4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-</w:t>
            </w:r>
          </w:p>
        </w:tc>
        <w:tc>
          <w:tcPr>
            <w:tcW w:w="1403" w:type="dxa"/>
            <w:tcBorders>
              <w:top w:val="single" w:sz="4" w:space="0" w:color="auto"/>
            </w:tcBorders>
            <w:vAlign w:val="center"/>
          </w:tcPr>
          <w:p w14:paraId="3F52E7FE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9057EB" w:rsidRPr="00B971E8" w14:paraId="00983DDC" w14:textId="77777777" w:rsidTr="002D2D79">
        <w:tc>
          <w:tcPr>
            <w:tcW w:w="2410" w:type="dxa"/>
            <w:vAlign w:val="center"/>
          </w:tcPr>
          <w:p w14:paraId="5283D8F9" w14:textId="77777777" w:rsidR="009057EB" w:rsidRPr="00B971E8" w:rsidRDefault="009057E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Chen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（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1996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27279C3B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35A139C2" w14:textId="77777777" w:rsidR="009057E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05319568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5A3D66A9" w14:textId="77777777" w:rsidR="009057E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337.8200</w:t>
            </w:r>
          </w:p>
        </w:tc>
      </w:tr>
      <w:tr w:rsidR="009057EB" w:rsidRPr="00B971E8" w14:paraId="50BC15D0" w14:textId="77777777" w:rsidTr="002D2D79">
        <w:tc>
          <w:tcPr>
            <w:tcW w:w="2410" w:type="dxa"/>
            <w:vAlign w:val="center"/>
          </w:tcPr>
          <w:p w14:paraId="6B89D9F1" w14:textId="77777777" w:rsidR="009057EB" w:rsidRPr="00B971E8" w:rsidRDefault="009057E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Chen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 xml:space="preserve"> &amp; Chen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（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2011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227AD529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5D504668" w14:textId="77777777" w:rsidR="009057E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6BA9ECAE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70E9B470" w14:textId="77777777" w:rsidR="009057E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97.9000</w:t>
            </w:r>
          </w:p>
        </w:tc>
      </w:tr>
      <w:tr w:rsidR="009057EB" w:rsidRPr="00B971E8" w14:paraId="16D627BD" w14:textId="77777777" w:rsidTr="002D2D79">
        <w:tc>
          <w:tcPr>
            <w:tcW w:w="2410" w:type="dxa"/>
            <w:vAlign w:val="center"/>
          </w:tcPr>
          <w:p w14:paraId="5A9DA068" w14:textId="77777777" w:rsidR="009057EB" w:rsidRPr="00B971E8" w:rsidRDefault="009057E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Yu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（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2005</w:t>
            </w:r>
            <w:r w:rsidR="00B66EDB" w:rsidRPr="00B971E8">
              <w:rPr>
                <w:rFonts w:eastAsia="標楷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6C1F996F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134E277F" w14:textId="77777777" w:rsidR="009057E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384DE377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1F1C2C24" w14:textId="77777777" w:rsidR="009057E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72.8700</w:t>
            </w:r>
          </w:p>
        </w:tc>
      </w:tr>
      <w:tr w:rsidR="009057EB" w:rsidRPr="00B971E8" w14:paraId="41F77186" w14:textId="77777777" w:rsidTr="002D2D79">
        <w:tc>
          <w:tcPr>
            <w:tcW w:w="2410" w:type="dxa"/>
            <w:vAlign w:val="center"/>
          </w:tcPr>
          <w:p w14:paraId="30BF3C27" w14:textId="38CDAB00" w:rsidR="009057EB" w:rsidRPr="00B971E8" w:rsidRDefault="009057EB" w:rsidP="00A3111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fldChar w:fldCharType="begin"/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 xml:space="preserve"> ADDIN EN.CITE &lt;EndNote&gt;&lt;Cite AuthorYear="1"&gt;&lt;Author&gt;Chen&lt;/Author&gt;&lt;Year&gt;2016&lt;/Year&gt;&lt;RecNum&gt;45&lt;/RecNum&gt;&lt;DisplayText&gt;Chen et al.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（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2016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）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&lt;/DisplayText&gt;&lt;record&gt;&lt;rec-number&gt;45&lt;/rec-number&gt;&lt;foreign-keys&gt;&lt;key app="EN" db-id="w55fd2zsntfttdeatv4xsra8txaaxaevx0w0" t</w:instrText>
            </w:r>
            <w:r w:rsidR="00A31119">
              <w:rPr>
                <w:rFonts w:eastAsia="標楷體" w:cstheme="minorHAnsi"/>
                <w:sz w:val="20"/>
                <w:szCs w:val="20"/>
              </w:rPr>
              <w:instrText>imestamp="1554639017"&gt;45&lt;/key&gt;&lt;/foreign-keys&gt;&lt;ref-type name="Journal Article"&gt;17&lt;/ref-type&gt;&lt;contributors&gt;&lt;authors&gt;&lt;author&gt;Chen, You-Shyang&lt;/author&gt;&lt;author&gt;Cheng, Ching-Hsue&lt;/author&gt;&lt;author&gt;Chiu, Chiung-Lin&lt;/author&gt;&lt;author&gt;Huang, Shu-Ting&lt;/author&gt;&lt;/authors&gt;&lt;/contributors&gt;&lt;titles&gt;&lt;title&gt;A study of ANFIS-based multi-factor time series models for forecasting stock index&lt;/title&gt;&lt;secondary-title&gt;Applied Intelligence&lt;/secondary-title&gt;&lt;/titles&gt;&lt;periodical&gt;&lt;full-title&gt;Applied Intelligence&lt;/full-title&gt;&lt;/periodical&gt;&lt;pages&gt;277-292&lt;/pages&gt;&lt;volume&gt;45&lt;/volume&gt;&lt;number&gt;2&lt;/number&gt;&lt;dates&gt;&lt;year&gt;2016&lt;/year&gt;&lt;/dates&gt;&lt;isbn&gt;0924-669X&lt;/isbn&gt;&lt;urls&gt;&lt;/urls&gt;&lt;language&gt;English&lt;/language&gt;&lt;/record&gt;&lt;/Cite&gt;&lt;/EndNote&gt;</w:instrText>
            </w:r>
            <w:r w:rsidRPr="00B971E8">
              <w:rPr>
                <w:rFonts w:eastAsia="標楷體" w:cstheme="minorHAnsi"/>
                <w:sz w:val="20"/>
                <w:szCs w:val="20"/>
              </w:rPr>
              <w:fldChar w:fldCharType="separate"/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Chen et al.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（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2016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）</w:t>
            </w:r>
            <w:r w:rsidRPr="00B971E8">
              <w:rPr>
                <w:rFonts w:eastAsia="標楷體" w:cstheme="minorHAnsi"/>
                <w:sz w:val="20"/>
                <w:szCs w:val="20"/>
              </w:rPr>
              <w:fldChar w:fldCharType="end"/>
            </w:r>
          </w:p>
        </w:tc>
        <w:tc>
          <w:tcPr>
            <w:tcW w:w="1402" w:type="dxa"/>
            <w:vAlign w:val="center"/>
          </w:tcPr>
          <w:p w14:paraId="33736A60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6DC4C648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30F79717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256C2C97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32.67</w:t>
            </w:r>
            <w:r w:rsidR="00B66EDB" w:rsidRPr="00B971E8">
              <w:rPr>
                <w:rFonts w:cstheme="minorHAnsi"/>
                <w:sz w:val="20"/>
                <w:szCs w:val="20"/>
              </w:rPr>
              <w:t>00</w:t>
            </w:r>
          </w:p>
        </w:tc>
      </w:tr>
      <w:tr w:rsidR="00B66EDB" w:rsidRPr="00B971E8" w14:paraId="035074FA" w14:textId="77777777" w:rsidTr="002D2D79">
        <w:tc>
          <w:tcPr>
            <w:tcW w:w="2410" w:type="dxa"/>
            <w:vAlign w:val="center"/>
          </w:tcPr>
          <w:p w14:paraId="4CCB0542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Cai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 xml:space="preserve"> 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13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23959E2E" w14:textId="77777777" w:rsidR="00B66EDB" w:rsidRPr="00B971E8" w:rsidRDefault="00B66EDB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 w:rsidRPr="00B971E8">
              <w:rPr>
                <w:rFonts w:eastAsia="GulliverRM" w:cstheme="minorHAnsi"/>
                <w:kern w:val="0"/>
                <w:sz w:val="20"/>
                <w:szCs w:val="20"/>
              </w:rPr>
              <w:t>22.0500</w:t>
            </w:r>
          </w:p>
        </w:tc>
        <w:tc>
          <w:tcPr>
            <w:tcW w:w="1403" w:type="dxa"/>
            <w:vAlign w:val="center"/>
          </w:tcPr>
          <w:p w14:paraId="3DE1FF16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2203C78F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060B8741" w14:textId="77777777" w:rsidR="00B66ED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29.0000</w:t>
            </w:r>
          </w:p>
        </w:tc>
      </w:tr>
      <w:tr w:rsidR="00B66EDB" w:rsidRPr="00B971E8" w14:paraId="7745B637" w14:textId="77777777" w:rsidTr="002D2D79">
        <w:tc>
          <w:tcPr>
            <w:tcW w:w="2410" w:type="dxa"/>
            <w:vAlign w:val="center"/>
          </w:tcPr>
          <w:p w14:paraId="40A43C50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Cai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 xml:space="preserve"> 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15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77AAAA52" w14:textId="77777777" w:rsidR="00B66EDB" w:rsidRPr="00B971E8" w:rsidRDefault="00B66EDB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 w:rsidRPr="00B971E8">
              <w:rPr>
                <w:rFonts w:eastAsia="GulliverRM" w:cstheme="minorHAnsi"/>
                <w:kern w:val="0"/>
                <w:sz w:val="20"/>
                <w:szCs w:val="20"/>
              </w:rPr>
              <w:t>21.9900</w:t>
            </w:r>
          </w:p>
        </w:tc>
        <w:tc>
          <w:tcPr>
            <w:tcW w:w="1403" w:type="dxa"/>
            <w:vAlign w:val="center"/>
          </w:tcPr>
          <w:p w14:paraId="6954F3CA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7B196AB7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191FE29F" w14:textId="77777777" w:rsidR="00B66EDB" w:rsidRPr="00B971E8" w:rsidRDefault="00B66ED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16.4200</w:t>
            </w:r>
          </w:p>
        </w:tc>
      </w:tr>
      <w:tr w:rsidR="009057EB" w:rsidRPr="00B971E8" w14:paraId="4DD5E4D7" w14:textId="77777777" w:rsidTr="002D2D79">
        <w:tc>
          <w:tcPr>
            <w:tcW w:w="2410" w:type="dxa"/>
            <w:vAlign w:val="center"/>
          </w:tcPr>
          <w:p w14:paraId="486C4E9F" w14:textId="0418280E" w:rsidR="009057EB" w:rsidRPr="00B971E8" w:rsidRDefault="00594787" w:rsidP="00A31119">
            <w:pPr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/>
                <w:sz w:val="20"/>
                <w:szCs w:val="20"/>
              </w:rPr>
              <w:fldChar w:fldCharType="begin"/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 xml:space="preserve"> ADDIN EN.CITE &lt;EndNote&gt;&lt;Cite AuthorYear="1"&gt;&lt;Author&gt;Ye&lt;/Author&gt;&lt;Year&gt;2016&lt;/Year&gt;&lt;RecNum&gt;51&lt;/RecNum&gt;&lt;DisplayText&gt;Ye et al.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（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2016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）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&lt;/DisplayText&gt;&lt;record&gt;&lt;rec-number&gt;51&lt;/rec-number&gt;&lt;foreign-keys&gt;&lt;key app="EN" db-id="w55fd2zsntfttdeatv4xsra8txaaxaevx0w0" times</w:instrText>
            </w:r>
            <w:r w:rsidR="00A31119">
              <w:rPr>
                <w:rFonts w:eastAsia="標楷體" w:cstheme="minorHAnsi"/>
                <w:sz w:val="20"/>
                <w:szCs w:val="20"/>
              </w:rPr>
              <w:instrText>tamp="1560875086"&gt;51&lt;/key&gt;&lt;/foreign-keys&gt;&lt;ref-type name="Journal Article"&gt;17&lt;/ref-type&gt;&lt;contributors&gt;&lt;authors&gt;&lt;author&gt;Ye, Furong&lt;/author&gt;&lt;author&gt;Zhang, Liming&lt;/author&gt;&lt;author&gt;Zhang, Defu&lt;/author&gt;&lt;author&gt;Fujita, Hamido&lt;/author&gt;&lt;author&gt;Gong, Zhiguo&lt;/author&gt;&lt;/authors&gt;&lt;/contributors&gt;&lt;titles&gt;&lt;title&gt;A novel forecasting method based on multi-order fuzzy time series and technical analysis&lt;/title&gt;&lt;secondary-title&gt;Information Sciences&lt;/secondary-title&gt;&lt;/titles&gt;&lt;periodical&gt;&lt;full-title&gt;Information Sciences&lt;/full-title&gt;&lt;/periodical&gt;&lt;pages&gt;41-57&lt;/pages&gt;&lt;volume&gt;367&lt;/volume&gt;&lt;dates&gt;&lt;year&gt;2016&lt;/year&gt;&lt;/dates&gt;&lt;isbn&gt;0020-0255&lt;/isbn&gt;&lt;urls&gt;&lt;/urls&gt;&lt;language&gt;English&lt;/language&gt;&lt;/record&gt;&lt;/Cite&gt;&lt;/EndNote&gt;</w:instrText>
            </w:r>
            <w:r>
              <w:rPr>
                <w:rFonts w:eastAsia="標楷體" w:cstheme="minorHAnsi"/>
                <w:sz w:val="20"/>
                <w:szCs w:val="20"/>
              </w:rPr>
              <w:fldChar w:fldCharType="separate"/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Ye et al.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（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2016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）</w:t>
            </w:r>
            <w:r>
              <w:rPr>
                <w:rFonts w:eastAsia="標楷體" w:cstheme="minorHAnsi"/>
                <w:sz w:val="20"/>
                <w:szCs w:val="20"/>
              </w:rPr>
              <w:fldChar w:fldCharType="end"/>
            </w:r>
          </w:p>
        </w:tc>
        <w:tc>
          <w:tcPr>
            <w:tcW w:w="1402" w:type="dxa"/>
            <w:vAlign w:val="center"/>
          </w:tcPr>
          <w:p w14:paraId="7E11004D" w14:textId="77777777" w:rsidR="009057EB" w:rsidRPr="00B971E8" w:rsidRDefault="009057EB" w:rsidP="00402C2A">
            <w:pPr>
              <w:jc w:val="center"/>
              <w:rPr>
                <w:rFonts w:eastAsia="GulliverRM" w:cstheme="minorHAnsi"/>
                <w:b/>
                <w:kern w:val="0"/>
                <w:sz w:val="20"/>
                <w:szCs w:val="20"/>
              </w:rPr>
            </w:pPr>
            <w:r w:rsidRPr="00B971E8">
              <w:rPr>
                <w:rFonts w:eastAsia="GulliverRM" w:cstheme="minorHAnsi"/>
                <w:b/>
                <w:kern w:val="0"/>
                <w:sz w:val="20"/>
                <w:szCs w:val="20"/>
              </w:rPr>
              <w:t>19.39</w:t>
            </w:r>
            <w:r w:rsidR="00B66EDB" w:rsidRPr="00B971E8">
              <w:rPr>
                <w:rFonts w:eastAsia="GulliverRM" w:cstheme="minorHAnsi"/>
                <w:b/>
                <w:kern w:val="0"/>
                <w:sz w:val="20"/>
                <w:szCs w:val="20"/>
              </w:rPr>
              <w:t>00</w:t>
            </w:r>
          </w:p>
        </w:tc>
        <w:tc>
          <w:tcPr>
            <w:tcW w:w="1403" w:type="dxa"/>
            <w:vAlign w:val="center"/>
          </w:tcPr>
          <w:p w14:paraId="6D45824E" w14:textId="77777777" w:rsidR="009057E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1EA4DFC0" w14:textId="77777777" w:rsidR="009057E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36289481" w14:textId="77777777" w:rsidR="009057EB" w:rsidRPr="00B971E8" w:rsidRDefault="009057EB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27.21</w:t>
            </w:r>
            <w:r w:rsidR="00B66EDB" w:rsidRPr="00B971E8">
              <w:rPr>
                <w:rFonts w:cstheme="minorHAnsi"/>
                <w:sz w:val="20"/>
                <w:szCs w:val="20"/>
              </w:rPr>
              <w:t>00</w:t>
            </w:r>
          </w:p>
        </w:tc>
      </w:tr>
      <w:tr w:rsidR="00B66EDB" w:rsidRPr="00B971E8" w14:paraId="306F1F40" w14:textId="77777777" w:rsidTr="002D2D79">
        <w:tc>
          <w:tcPr>
            <w:tcW w:w="2410" w:type="dxa"/>
            <w:vAlign w:val="center"/>
          </w:tcPr>
          <w:p w14:paraId="21B8ECFD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Huarng and Yu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05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4E687A6E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192DA39B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06EA3C64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21.9938</w:t>
            </w:r>
          </w:p>
        </w:tc>
        <w:tc>
          <w:tcPr>
            <w:tcW w:w="1403" w:type="dxa"/>
            <w:vAlign w:val="center"/>
          </w:tcPr>
          <w:p w14:paraId="631B7BF4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B66EDB" w:rsidRPr="00B971E8" w14:paraId="5FCBAB0A" w14:textId="77777777" w:rsidTr="002D2D79">
        <w:tc>
          <w:tcPr>
            <w:tcW w:w="2410" w:type="dxa"/>
            <w:vAlign w:val="center"/>
          </w:tcPr>
          <w:p w14:paraId="320EAB66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Cheng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 xml:space="preserve"> 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08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77D23707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5695F29D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5189609A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21.6367</w:t>
            </w:r>
          </w:p>
        </w:tc>
        <w:tc>
          <w:tcPr>
            <w:tcW w:w="1403" w:type="dxa"/>
            <w:vAlign w:val="center"/>
          </w:tcPr>
          <w:p w14:paraId="1E4BDF8B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B66EDB" w:rsidRPr="00B971E8" w14:paraId="4DAF0C8B" w14:textId="77777777" w:rsidTr="002D2D79">
        <w:tc>
          <w:tcPr>
            <w:tcW w:w="2410" w:type="dxa"/>
            <w:vAlign w:val="center"/>
          </w:tcPr>
          <w:p w14:paraId="236D8CC8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Chen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02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3CBE8895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748A913F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02F304EB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32.2600</w:t>
            </w:r>
          </w:p>
        </w:tc>
        <w:tc>
          <w:tcPr>
            <w:tcW w:w="1403" w:type="dxa"/>
            <w:vAlign w:val="center"/>
          </w:tcPr>
          <w:p w14:paraId="4010558E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B66EDB" w:rsidRPr="00B971E8" w14:paraId="4D176605" w14:textId="77777777" w:rsidTr="002D2D79">
        <w:tc>
          <w:tcPr>
            <w:tcW w:w="2410" w:type="dxa"/>
            <w:vAlign w:val="center"/>
          </w:tcPr>
          <w:p w14:paraId="4F8106D0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Lee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 xml:space="preserve"> 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06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23EF3CFF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2C03B78A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25A4E5C0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24.1420</w:t>
            </w:r>
          </w:p>
        </w:tc>
        <w:tc>
          <w:tcPr>
            <w:tcW w:w="1403" w:type="dxa"/>
            <w:vAlign w:val="center"/>
          </w:tcPr>
          <w:p w14:paraId="420ECE91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B66EDB" w:rsidRPr="00B971E8" w14:paraId="675EA5DE" w14:textId="77777777" w:rsidTr="002D2D79">
        <w:tc>
          <w:tcPr>
            <w:tcW w:w="2410" w:type="dxa"/>
            <w:vAlign w:val="center"/>
          </w:tcPr>
          <w:p w14:paraId="15B1A363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Egrioglu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 xml:space="preserve"> 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11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5AD5D113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57C2A403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611AE652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8.1261</w:t>
            </w:r>
          </w:p>
        </w:tc>
        <w:tc>
          <w:tcPr>
            <w:tcW w:w="1403" w:type="dxa"/>
            <w:vAlign w:val="center"/>
          </w:tcPr>
          <w:p w14:paraId="6002D2D2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B66EDB" w:rsidRPr="00B971E8" w14:paraId="69267F54" w14:textId="77777777" w:rsidTr="002D2D79">
        <w:tc>
          <w:tcPr>
            <w:tcW w:w="2410" w:type="dxa"/>
            <w:vAlign w:val="center"/>
          </w:tcPr>
          <w:p w14:paraId="350E1ED9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Wang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13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79C24591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2CF3CA9B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1FB06AC3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17.8860</w:t>
            </w:r>
          </w:p>
        </w:tc>
        <w:tc>
          <w:tcPr>
            <w:tcW w:w="1403" w:type="dxa"/>
            <w:vAlign w:val="center"/>
          </w:tcPr>
          <w:p w14:paraId="4DFC7522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B66EDB" w:rsidRPr="00B971E8" w14:paraId="524F84D5" w14:textId="77777777" w:rsidTr="002D2D79">
        <w:tc>
          <w:tcPr>
            <w:tcW w:w="2410" w:type="dxa"/>
            <w:vAlign w:val="center"/>
          </w:tcPr>
          <w:p w14:paraId="04EF9B87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Bas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15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772E2DA2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41998468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39795AA1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66.6560</w:t>
            </w:r>
          </w:p>
        </w:tc>
        <w:tc>
          <w:tcPr>
            <w:tcW w:w="1403" w:type="dxa"/>
            <w:vAlign w:val="center"/>
          </w:tcPr>
          <w:p w14:paraId="7F96ABF3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B66EDB" w:rsidRPr="00B971E8" w14:paraId="2DD8887B" w14:textId="77777777" w:rsidTr="002D2D79">
        <w:tc>
          <w:tcPr>
            <w:tcW w:w="2410" w:type="dxa"/>
            <w:vAlign w:val="center"/>
          </w:tcPr>
          <w:p w14:paraId="4FA7CD73" w14:textId="77777777" w:rsidR="00B66EDB" w:rsidRPr="00B971E8" w:rsidRDefault="00B66ED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bCs/>
                <w:sz w:val="20"/>
                <w:szCs w:val="20"/>
              </w:rPr>
              <w:t>Yolcu et al.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（</w:t>
            </w:r>
            <w:r w:rsidRPr="00B971E8">
              <w:rPr>
                <w:rFonts w:eastAsia="標楷體" w:cstheme="minorHAnsi"/>
                <w:noProof/>
                <w:sz w:val="20"/>
                <w:szCs w:val="20"/>
              </w:rPr>
              <w:t>2016</w:t>
            </w:r>
            <w:r w:rsidRPr="00B971E8">
              <w:rPr>
                <w:rFonts w:eastAsia="å¾®è»æ­£é»é«" w:cstheme="minorHAnsi"/>
                <w:noProof/>
                <w:sz w:val="20"/>
                <w:szCs w:val="20"/>
              </w:rPr>
              <w:t>）</w:t>
            </w:r>
          </w:p>
        </w:tc>
        <w:tc>
          <w:tcPr>
            <w:tcW w:w="1402" w:type="dxa"/>
            <w:vAlign w:val="center"/>
          </w:tcPr>
          <w:p w14:paraId="73818818" w14:textId="77777777" w:rsidR="00B66EDB" w:rsidRPr="00B971E8" w:rsidRDefault="00DE7557" w:rsidP="00402C2A">
            <w:pPr>
              <w:jc w:val="center"/>
              <w:rPr>
                <w:rFonts w:eastAsia="GulliverRM" w:cstheme="minorHAnsi"/>
                <w:kern w:val="0"/>
                <w:sz w:val="20"/>
                <w:szCs w:val="20"/>
              </w:rPr>
            </w:pPr>
            <w:r>
              <w:rPr>
                <w:rFonts w:eastAsia="GulliverRM" w:cstheme="minorHAnsi" w:hint="eastAsia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4B4F0052" w14:textId="77777777" w:rsidR="00B66EDB" w:rsidRPr="00B971E8" w:rsidRDefault="00DE7557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標楷體" w:cstheme="minorHAnsi" w:hint="eastAsia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30CC3084" w14:textId="77777777" w:rsidR="00B66ED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65.4207</w:t>
            </w:r>
          </w:p>
        </w:tc>
        <w:tc>
          <w:tcPr>
            <w:tcW w:w="1403" w:type="dxa"/>
            <w:vAlign w:val="center"/>
          </w:tcPr>
          <w:p w14:paraId="246E12EB" w14:textId="77777777" w:rsidR="00B66EDB" w:rsidRPr="00B971E8" w:rsidRDefault="00DE7557" w:rsidP="00402C2A">
            <w:pPr>
              <w:jc w:val="center"/>
              <w:rPr>
                <w:rFonts w:cstheme="minorHAnsi"/>
                <w:sz w:val="20"/>
                <w:szCs w:val="20"/>
              </w:rPr>
            </w:pPr>
            <w:r>
              <w:rPr>
                <w:rFonts w:cstheme="minorHAnsi" w:hint="eastAsia"/>
                <w:sz w:val="20"/>
                <w:szCs w:val="20"/>
              </w:rPr>
              <w:t>-</w:t>
            </w:r>
          </w:p>
        </w:tc>
      </w:tr>
      <w:tr w:rsidR="009057EB" w:rsidRPr="00B971E8" w14:paraId="1CE069E8" w14:textId="77777777" w:rsidTr="002D2D79">
        <w:tc>
          <w:tcPr>
            <w:tcW w:w="2410" w:type="dxa"/>
            <w:vAlign w:val="center"/>
          </w:tcPr>
          <w:p w14:paraId="66F8989E" w14:textId="7F672B6A" w:rsidR="009057EB" w:rsidRPr="00B971E8" w:rsidRDefault="009057EB" w:rsidP="00A3111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fldChar w:fldCharType="begin"/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 xml:space="preserve"> ADDIN EN.CITE &lt;EndNote&gt;&lt;Cite AuthorYear="1"&gt;&lt;Author&gt;Zhang&lt;/Author&gt;&lt;Year&gt;2017&lt;/Year&gt;&lt;RecNum&gt;33&lt;/RecNum&gt;&lt;DisplayText&gt;Zhang et al.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（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2017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）</w:instrText>
            </w:r>
            <w:r w:rsidR="00A31119">
              <w:rPr>
                <w:rFonts w:eastAsia="標楷體" w:cstheme="minorHAnsi" w:hint="eastAsia"/>
                <w:sz w:val="20"/>
                <w:szCs w:val="20"/>
              </w:rPr>
              <w:instrText>&lt;/DisplayText&gt;&lt;record&gt;&lt;rec-number&gt;33&lt;/rec-number&gt;&lt;foreign-keys&gt;&lt;key app="EN" db-id="w55fd2zsntfttdeatv4xsra8txaaxaevx0w0"</w:instrText>
            </w:r>
            <w:r w:rsidR="00A31119">
              <w:rPr>
                <w:rFonts w:eastAsia="標楷體" w:cstheme="minorHAnsi"/>
                <w:sz w:val="20"/>
                <w:szCs w:val="20"/>
              </w:rPr>
              <w:instrText xml:space="preserve"> timestamp="1553293677"&gt;33&lt;/key&gt;&lt;/foreign-keys&gt;&lt;ref-type name="Journal Article"&gt;17&lt;/ref-type&gt;&lt;contributors&gt;&lt;authors&gt;&lt;author&gt;Zhang, Wenyu&lt;/author&gt;&lt;author&gt;Zhang, Shixiong&lt;/author&gt;&lt;author&gt;Zhang, Shuai&lt;/author&gt;&lt;author&gt;Yu, Dejian&lt;/author&gt;&lt;author&gt;Huang, NingNing&lt;/author&gt;&lt;/authors&gt;&lt;/contributors&gt;&lt;titles&gt;&lt;title&gt;A multi-factor and high-order stock forecast model based on Type-2 FTS using cuckoo search and self-adaptive harmony search&lt;/title&gt;&lt;secondary-title&gt;Neurocomputing&lt;/secondary-title&gt;&lt;/titles&gt;&lt;periodical&gt;&lt;full-title&gt;Neurocomputing&lt;/full-title&gt;&lt;/periodical&gt;&lt;pages&gt;13-24&lt;/pages&gt;&lt;volume&gt;240&lt;/volume&gt;&lt;dates&gt;&lt;year&gt;2017&lt;/year&gt;&lt;/dates&gt;&lt;isbn&gt;0925-2312&lt;/isbn&gt;&lt;urls&gt;&lt;/urls&gt;&lt;language&gt;English&lt;/language&gt;&lt;/record&gt;&lt;/Cite&gt;&lt;/EndNote&gt;</w:instrText>
            </w:r>
            <w:r w:rsidRPr="00B971E8">
              <w:rPr>
                <w:rFonts w:eastAsia="標楷體" w:cstheme="minorHAnsi"/>
                <w:sz w:val="20"/>
                <w:szCs w:val="20"/>
              </w:rPr>
              <w:fldChar w:fldCharType="separate"/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Zhang et al.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（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2017</w:t>
            </w:r>
            <w:r w:rsidR="00A31119">
              <w:rPr>
                <w:rFonts w:eastAsia="標楷體" w:cstheme="minorHAnsi" w:hint="eastAsia"/>
                <w:noProof/>
                <w:sz w:val="20"/>
                <w:szCs w:val="20"/>
              </w:rPr>
              <w:t>）</w:t>
            </w:r>
            <w:r w:rsidRPr="00B971E8">
              <w:rPr>
                <w:rFonts w:eastAsia="標楷體" w:cstheme="minorHAnsi"/>
                <w:sz w:val="20"/>
                <w:szCs w:val="20"/>
              </w:rPr>
              <w:fldChar w:fldCharType="end"/>
            </w:r>
          </w:p>
        </w:tc>
        <w:tc>
          <w:tcPr>
            <w:tcW w:w="1402" w:type="dxa"/>
            <w:vAlign w:val="center"/>
          </w:tcPr>
          <w:p w14:paraId="6A03DF9B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GulliverRM" w:cstheme="minorHAnsi"/>
                <w:kern w:val="0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31A620F7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-</w:t>
            </w:r>
          </w:p>
        </w:tc>
        <w:tc>
          <w:tcPr>
            <w:tcW w:w="1403" w:type="dxa"/>
            <w:vAlign w:val="center"/>
          </w:tcPr>
          <w:p w14:paraId="4D4B6D89" w14:textId="77777777" w:rsidR="009057EB" w:rsidRPr="00B971E8" w:rsidRDefault="00B66ED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17.7821</w:t>
            </w:r>
          </w:p>
        </w:tc>
        <w:tc>
          <w:tcPr>
            <w:tcW w:w="1403" w:type="dxa"/>
            <w:vAlign w:val="center"/>
          </w:tcPr>
          <w:p w14:paraId="61B5F763" w14:textId="77777777" w:rsidR="009057EB" w:rsidRPr="00B971E8" w:rsidRDefault="009057EB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cstheme="minorHAnsi"/>
                <w:sz w:val="20"/>
                <w:szCs w:val="20"/>
              </w:rPr>
              <w:t>-</w:t>
            </w:r>
          </w:p>
        </w:tc>
      </w:tr>
      <w:tr w:rsidR="009057EB" w:rsidRPr="00B971E8" w14:paraId="3491D483" w14:textId="77777777" w:rsidTr="002D2D79">
        <w:tc>
          <w:tcPr>
            <w:tcW w:w="2410" w:type="dxa"/>
            <w:tcBorders>
              <w:bottom w:val="single" w:sz="8" w:space="0" w:color="auto"/>
            </w:tcBorders>
            <w:vAlign w:val="center"/>
          </w:tcPr>
          <w:p w14:paraId="684BB40F" w14:textId="77777777" w:rsidR="009057EB" w:rsidRPr="00B971E8" w:rsidRDefault="009057EB" w:rsidP="002D2D79">
            <w:pPr>
              <w:rPr>
                <w:rFonts w:eastAsia="標楷體" w:cstheme="minorHAnsi"/>
                <w:sz w:val="20"/>
                <w:szCs w:val="20"/>
              </w:rPr>
            </w:pPr>
            <w:r w:rsidRPr="00B971E8">
              <w:rPr>
                <w:rFonts w:eastAsia="標楷體" w:cstheme="minorHAnsi"/>
                <w:sz w:val="20"/>
                <w:szCs w:val="20"/>
              </w:rPr>
              <w:t>Proposed method</w:t>
            </w:r>
          </w:p>
        </w:tc>
        <w:tc>
          <w:tcPr>
            <w:tcW w:w="1402" w:type="dxa"/>
            <w:tcBorders>
              <w:bottom w:val="single" w:sz="8" w:space="0" w:color="auto"/>
            </w:tcBorders>
            <w:vAlign w:val="center"/>
          </w:tcPr>
          <w:p w14:paraId="3B4787EE" w14:textId="77777777" w:rsidR="009057EB" w:rsidRPr="00B971E8" w:rsidRDefault="00B971E8" w:rsidP="00402C2A">
            <w:pPr>
              <w:jc w:val="center"/>
              <w:rPr>
                <w:rFonts w:eastAsia="標楷體" w:cstheme="minorHAnsi"/>
                <w:sz w:val="20"/>
                <w:szCs w:val="20"/>
              </w:rPr>
            </w:pPr>
            <w:r>
              <w:rPr>
                <w:rFonts w:eastAsia="GulliverRM" w:cstheme="minorHAnsi"/>
                <w:kern w:val="0"/>
                <w:sz w:val="20"/>
                <w:szCs w:val="20"/>
              </w:rPr>
              <w:t>21.8518</w:t>
            </w:r>
          </w:p>
        </w:tc>
        <w:tc>
          <w:tcPr>
            <w:tcW w:w="1403" w:type="dxa"/>
            <w:tcBorders>
              <w:bottom w:val="single" w:sz="8" w:space="0" w:color="auto"/>
            </w:tcBorders>
            <w:vAlign w:val="center"/>
          </w:tcPr>
          <w:p w14:paraId="42367F31" w14:textId="77777777" w:rsidR="009057EB" w:rsidRPr="00B971E8" w:rsidRDefault="00B971E8" w:rsidP="00402C2A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B971E8">
              <w:rPr>
                <w:rFonts w:eastAsia="標楷體" w:cstheme="minorHAnsi"/>
                <w:b/>
                <w:sz w:val="20"/>
                <w:szCs w:val="20"/>
              </w:rPr>
              <w:t>124.9109</w:t>
            </w:r>
          </w:p>
        </w:tc>
        <w:tc>
          <w:tcPr>
            <w:tcW w:w="1403" w:type="dxa"/>
            <w:tcBorders>
              <w:bottom w:val="single" w:sz="8" w:space="0" w:color="auto"/>
            </w:tcBorders>
            <w:vAlign w:val="center"/>
          </w:tcPr>
          <w:p w14:paraId="3FBA4A73" w14:textId="77777777" w:rsidR="009057EB" w:rsidRPr="00B971E8" w:rsidRDefault="00B971E8" w:rsidP="00402C2A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B971E8">
              <w:rPr>
                <w:rFonts w:eastAsia="標楷體" w:cstheme="minorHAnsi"/>
                <w:b/>
                <w:sz w:val="20"/>
                <w:szCs w:val="20"/>
              </w:rPr>
              <w:t>14.5307</w:t>
            </w:r>
          </w:p>
        </w:tc>
        <w:tc>
          <w:tcPr>
            <w:tcW w:w="1403" w:type="dxa"/>
            <w:tcBorders>
              <w:bottom w:val="single" w:sz="8" w:space="0" w:color="auto"/>
            </w:tcBorders>
            <w:vAlign w:val="center"/>
          </w:tcPr>
          <w:p w14:paraId="68C6FAD6" w14:textId="77777777" w:rsidR="009057EB" w:rsidRPr="00B971E8" w:rsidRDefault="00B971E8" w:rsidP="00402C2A">
            <w:pPr>
              <w:jc w:val="center"/>
              <w:rPr>
                <w:rFonts w:eastAsia="標楷體" w:cstheme="minorHAnsi"/>
                <w:b/>
                <w:sz w:val="20"/>
                <w:szCs w:val="20"/>
              </w:rPr>
            </w:pPr>
            <w:r w:rsidRPr="00B971E8">
              <w:rPr>
                <w:rFonts w:eastAsia="新細明體" w:cstheme="minorHAnsi"/>
                <w:b/>
                <w:color w:val="000000"/>
                <w:kern w:val="0"/>
                <w:sz w:val="20"/>
                <w:szCs w:val="20"/>
              </w:rPr>
              <w:t>94.5062</w:t>
            </w:r>
          </w:p>
        </w:tc>
      </w:tr>
    </w:tbl>
    <w:p w14:paraId="388FA512" w14:textId="77777777" w:rsidR="004652D3" w:rsidRPr="004652D3" w:rsidRDefault="004652D3" w:rsidP="001A1B01">
      <w:pPr>
        <w:pStyle w:val="JEB"/>
        <w:spacing w:before="180" w:after="180"/>
        <w:ind w:firstLineChars="0" w:firstLine="0"/>
        <w:rPr>
          <w:rFonts w:eastAsia="標楷體"/>
        </w:rPr>
      </w:pPr>
      <w:bookmarkStart w:id="43" w:name="_GoBack"/>
      <w:bookmarkEnd w:id="43"/>
    </w:p>
    <w:sectPr w:rsidR="004652D3" w:rsidRPr="004652D3" w:rsidSect="00392B08">
      <w:footerReference w:type="default" r:id="rId8"/>
      <w:footnotePr>
        <w:numFmt w:val="chicago"/>
      </w:footnotePr>
      <w:pgSz w:w="11906" w:h="16838"/>
      <w:pgMar w:top="1440" w:right="1800" w:bottom="1440" w:left="1800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1BD3044" w14:textId="77777777" w:rsidR="00D1332E" w:rsidRDefault="00D1332E" w:rsidP="00F804DF">
      <w:pPr>
        <w:ind w:firstLine="480"/>
      </w:pPr>
      <w:r>
        <w:separator/>
      </w:r>
    </w:p>
  </w:endnote>
  <w:endnote w:type="continuationSeparator" w:id="0">
    <w:p w14:paraId="316563D4" w14:textId="77777777" w:rsidR="00D1332E" w:rsidRDefault="00D1332E" w:rsidP="00F804DF">
      <w:pPr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APDEC A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CMBX1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MR10">
    <w:altName w:val="Arial Unicode MS"/>
    <w:panose1 w:val="00000000000000000000"/>
    <w:charset w:val="88"/>
    <w:family w:val="auto"/>
    <w:notTrueType/>
    <w:pitch w:val="default"/>
    <w:sig w:usb0="00000003" w:usb1="08080000" w:usb2="00000010" w:usb3="00000000" w:csb0="00100001" w:csb1="00000000"/>
  </w:font>
  <w:font w:name="微軟正黑體">
    <w:panose1 w:val="020B0604030504040204"/>
    <w:charset w:val="88"/>
    <w:family w:val="swiss"/>
    <w:pitch w:val="variable"/>
    <w:sig w:usb0="000002A7" w:usb1="28CF4400" w:usb2="00000016" w:usb3="00000000" w:csb0="00100009" w:csb1="00000000"/>
  </w:font>
  <w:font w:name="Cambria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QuasiTimes-Regular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QuasiTimes-Regular~1e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AdvOT1ef757c0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vOTf3919c9c.B">
    <w:altName w:val="Arial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LIAEO E+ Gulliver">
    <w:altName w:val="新細明體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BHKJM H+ Gulliver">
    <w:altName w:val="Gulliver"/>
    <w:panose1 w:val="00000000000000000000"/>
    <w:charset w:val="88"/>
    <w:family w:val="roman"/>
    <w:notTrueType/>
    <w:pitch w:val="default"/>
    <w:sig w:usb0="00000001" w:usb1="08080000" w:usb2="00000010" w:usb3="00000000" w:csb0="00100000" w:csb1="00000000"/>
  </w:font>
  <w:font w:name="Times-Bold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BnyjywAdvTT5ada87cc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icrosoft YaHei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å¾®è»æ­£é»é«">
    <w:altName w:val="新細明體"/>
    <w:panose1 w:val="00000000000000000000"/>
    <w:charset w:val="88"/>
    <w:family w:val="roman"/>
    <w:notTrueType/>
    <w:pitch w:val="default"/>
  </w:font>
  <w:font w:name="GulliverRM">
    <w:altName w:val="yuweif"/>
    <w:panose1 w:val="00000000000000000000"/>
    <w:charset w:val="88"/>
    <w:family w:val="auto"/>
    <w:notTrueType/>
    <w:pitch w:val="default"/>
    <w:sig w:usb0="00000001" w:usb1="08080000" w:usb2="00000010" w:usb3="00000000" w:csb0="001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218165835"/>
      <w:docPartObj>
        <w:docPartGallery w:val="Page Numbers (Bottom of Page)"/>
        <w:docPartUnique/>
      </w:docPartObj>
    </w:sdtPr>
    <w:sdtEndPr/>
    <w:sdtContent>
      <w:p w14:paraId="7E4BC714" w14:textId="627192AF" w:rsidR="002F7C97" w:rsidRDefault="002F7C97">
        <w:pPr>
          <w:pStyle w:val="a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1A1B01" w:rsidRPr="001A1B01">
          <w:rPr>
            <w:noProof/>
            <w:lang w:val="zh-TW"/>
          </w:rPr>
          <w:t>1</w:t>
        </w:r>
        <w:r>
          <w:fldChar w:fldCharType="end"/>
        </w:r>
      </w:p>
    </w:sdtContent>
  </w:sdt>
  <w:p w14:paraId="3C213AE2" w14:textId="77777777" w:rsidR="002F7C97" w:rsidRDefault="002F7C97" w:rsidP="00F804DF">
    <w:pPr>
      <w:pStyle w:val="ab"/>
      <w:ind w:firstLine="40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88CF890" w14:textId="77777777" w:rsidR="00D1332E" w:rsidRDefault="00D1332E" w:rsidP="00F804DF">
      <w:pPr>
        <w:ind w:firstLine="480"/>
      </w:pPr>
      <w:r>
        <w:separator/>
      </w:r>
    </w:p>
  </w:footnote>
  <w:footnote w:type="continuationSeparator" w:id="0">
    <w:p w14:paraId="01064201" w14:textId="77777777" w:rsidR="00D1332E" w:rsidRDefault="00D1332E" w:rsidP="00F804DF">
      <w:pPr>
        <w:ind w:firstLine="48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73A7B04"/>
    <w:multiLevelType w:val="multilevel"/>
    <w:tmpl w:val="D4C41E10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425" w:hanging="425"/>
      </w:pPr>
      <w:rPr>
        <w:rFonts w:hint="eastAsia"/>
      </w:rPr>
    </w:lvl>
    <w:lvl w:ilvl="2">
      <w:start w:val="1"/>
      <w:numFmt w:val="decimal"/>
      <w:lvlText w:val="(%3)"/>
      <w:lvlJc w:val="left"/>
      <w:pPr>
        <w:ind w:left="425" w:hanging="425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" w15:restartNumberingAfterBreak="0">
    <w:nsid w:val="0D9C5ED2"/>
    <w:multiLevelType w:val="multilevel"/>
    <w:tmpl w:val="7ED2A5C6"/>
    <w:lvl w:ilvl="0">
      <w:start w:val="3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425" w:hanging="425"/>
      </w:pPr>
      <w:rPr>
        <w:rFonts w:hint="eastAsia"/>
      </w:rPr>
    </w:lvl>
    <w:lvl w:ilvl="2">
      <w:start w:val="1"/>
      <w:numFmt w:val="decimal"/>
      <w:lvlText w:val="(%3)"/>
      <w:lvlJc w:val="left"/>
      <w:pPr>
        <w:ind w:left="425" w:hanging="425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" w15:restartNumberingAfterBreak="0">
    <w:nsid w:val="0E237B09"/>
    <w:multiLevelType w:val="hybridMultilevel"/>
    <w:tmpl w:val="B1E8C42E"/>
    <w:lvl w:ilvl="0" w:tplc="98706938">
      <w:start w:val="1"/>
      <w:numFmt w:val="bullet"/>
      <w:pStyle w:val="JEB-1"/>
      <w:lvlText w:val=""/>
      <w:lvlJc w:val="left"/>
      <w:pPr>
        <w:tabs>
          <w:tab w:val="num" w:pos="960"/>
        </w:tabs>
        <w:ind w:left="960" w:hanging="480"/>
      </w:pPr>
      <w:rPr>
        <w:rFonts w:ascii="Wingdings" w:hAnsi="Wingdings" w:hint="default"/>
        <w:b w:val="0"/>
        <w:i w:val="0"/>
        <w:sz w:val="24"/>
        <w:szCs w:val="24"/>
      </w:rPr>
    </w:lvl>
    <w:lvl w:ilvl="1" w:tplc="04090019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3" w15:restartNumberingAfterBreak="0">
    <w:nsid w:val="1AC22E7E"/>
    <w:multiLevelType w:val="hybridMultilevel"/>
    <w:tmpl w:val="50AE85C6"/>
    <w:lvl w:ilvl="0" w:tplc="66460080">
      <w:start w:val="1"/>
      <w:numFmt w:val="decimal"/>
      <w:pStyle w:val="JEB-10"/>
      <w:lvlText w:val="(%1)"/>
      <w:lvlJc w:val="left"/>
      <w:pPr>
        <w:tabs>
          <w:tab w:val="num" w:pos="960"/>
        </w:tabs>
        <w:ind w:left="960" w:hanging="480"/>
      </w:pPr>
      <w:rPr>
        <w:rFonts w:ascii="Times New Roman" w:eastAsia="新細明體" w:hAnsi="Times New Roman" w:hint="default"/>
        <w:b w:val="0"/>
        <w:i w:val="0"/>
        <w:sz w:val="24"/>
        <w:szCs w:val="24"/>
      </w:rPr>
    </w:lvl>
    <w:lvl w:ilvl="1" w:tplc="04090019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4" w15:restartNumberingAfterBreak="0">
    <w:nsid w:val="1E6F3366"/>
    <w:multiLevelType w:val="hybridMultilevel"/>
    <w:tmpl w:val="DD14CCFC"/>
    <w:lvl w:ilvl="0" w:tplc="C8CE22C2">
      <w:start w:val="1"/>
      <w:numFmt w:val="decimal"/>
      <w:pStyle w:val="a"/>
      <w:suff w:val="nothing"/>
      <w:lvlText w:val="表%1：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2ED7255A"/>
    <w:multiLevelType w:val="hybridMultilevel"/>
    <w:tmpl w:val="4BF8FA56"/>
    <w:lvl w:ilvl="0" w:tplc="D76A977E">
      <w:start w:val="1"/>
      <w:numFmt w:val="decimal"/>
      <w:pStyle w:val="a0"/>
      <w:lvlText w:val="圖%1：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31FE2B79"/>
    <w:multiLevelType w:val="hybridMultilevel"/>
    <w:tmpl w:val="308605B8"/>
    <w:lvl w:ilvl="0" w:tplc="E8E2E40C">
      <w:start w:val="1"/>
      <w:numFmt w:val="decimal"/>
      <w:lvlText w:val="表%1 "/>
      <w:lvlJc w:val="left"/>
      <w:pPr>
        <w:ind w:left="679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159" w:hanging="480"/>
      </w:pPr>
    </w:lvl>
    <w:lvl w:ilvl="2" w:tplc="0409001B" w:tentative="1">
      <w:start w:val="1"/>
      <w:numFmt w:val="lowerRoman"/>
      <w:lvlText w:val="%3."/>
      <w:lvlJc w:val="right"/>
      <w:pPr>
        <w:ind w:left="1639" w:hanging="480"/>
      </w:pPr>
    </w:lvl>
    <w:lvl w:ilvl="3" w:tplc="0409000F" w:tentative="1">
      <w:start w:val="1"/>
      <w:numFmt w:val="decimal"/>
      <w:lvlText w:val="%4."/>
      <w:lvlJc w:val="left"/>
      <w:pPr>
        <w:ind w:left="2119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99" w:hanging="480"/>
      </w:pPr>
    </w:lvl>
    <w:lvl w:ilvl="5" w:tplc="0409001B" w:tentative="1">
      <w:start w:val="1"/>
      <w:numFmt w:val="lowerRoman"/>
      <w:lvlText w:val="%6."/>
      <w:lvlJc w:val="right"/>
      <w:pPr>
        <w:ind w:left="3079" w:hanging="480"/>
      </w:pPr>
    </w:lvl>
    <w:lvl w:ilvl="6" w:tplc="0409000F" w:tentative="1">
      <w:start w:val="1"/>
      <w:numFmt w:val="decimal"/>
      <w:lvlText w:val="%7."/>
      <w:lvlJc w:val="left"/>
      <w:pPr>
        <w:ind w:left="3559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039" w:hanging="480"/>
      </w:pPr>
    </w:lvl>
    <w:lvl w:ilvl="8" w:tplc="0409001B" w:tentative="1">
      <w:start w:val="1"/>
      <w:numFmt w:val="lowerRoman"/>
      <w:lvlText w:val="%9."/>
      <w:lvlJc w:val="right"/>
      <w:pPr>
        <w:ind w:left="4519" w:hanging="480"/>
      </w:pPr>
    </w:lvl>
  </w:abstractNum>
  <w:abstractNum w:abstractNumId="7" w15:restartNumberingAfterBreak="0">
    <w:nsid w:val="38683FBF"/>
    <w:multiLevelType w:val="hybridMultilevel"/>
    <w:tmpl w:val="962C9B1E"/>
    <w:lvl w:ilvl="0" w:tplc="44C0E86E">
      <w:start w:val="1"/>
      <w:numFmt w:val="bullet"/>
      <w:pStyle w:val="JEB-2"/>
      <w:lvlText w:val=""/>
      <w:lvlJc w:val="left"/>
      <w:pPr>
        <w:tabs>
          <w:tab w:val="num" w:pos="1440"/>
        </w:tabs>
        <w:ind w:left="1440" w:hanging="480"/>
      </w:pPr>
      <w:rPr>
        <w:rFonts w:ascii="Wingdings" w:hAnsi="Wingdings" w:hint="default"/>
        <w:b w:val="0"/>
        <w:i w:val="0"/>
        <w:sz w:val="24"/>
        <w:szCs w:val="24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1440"/>
        </w:tabs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920"/>
        </w:tabs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400"/>
        </w:tabs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880"/>
        </w:tabs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3360"/>
        </w:tabs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840"/>
        </w:tabs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4320"/>
        </w:tabs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800"/>
        </w:tabs>
        <w:ind w:left="4800" w:hanging="480"/>
      </w:pPr>
    </w:lvl>
  </w:abstractNum>
  <w:abstractNum w:abstractNumId="8" w15:restartNumberingAfterBreak="0">
    <w:nsid w:val="4FEB2F3C"/>
    <w:multiLevelType w:val="hybridMultilevel"/>
    <w:tmpl w:val="BF3E4D8A"/>
    <w:lvl w:ilvl="0" w:tplc="30AA5A1E">
      <w:start w:val="1"/>
      <w:numFmt w:val="decimal"/>
      <w:pStyle w:val="a1"/>
      <w:lvlText w:val="(%1)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67D648B4"/>
    <w:multiLevelType w:val="multilevel"/>
    <w:tmpl w:val="D4C41E10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425" w:hanging="425"/>
      </w:pPr>
      <w:rPr>
        <w:rFonts w:hint="eastAsia"/>
      </w:rPr>
    </w:lvl>
    <w:lvl w:ilvl="2">
      <w:start w:val="1"/>
      <w:numFmt w:val="decimal"/>
      <w:lvlText w:val="(%3)"/>
      <w:lvlJc w:val="left"/>
      <w:pPr>
        <w:ind w:left="425" w:hanging="425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67ED4C7D"/>
    <w:multiLevelType w:val="hybridMultilevel"/>
    <w:tmpl w:val="43D46B14"/>
    <w:lvl w:ilvl="0" w:tplc="6378513A">
      <w:start w:val="1"/>
      <w:numFmt w:val="lowerLetter"/>
      <w:pStyle w:val="JEB-20"/>
      <w:lvlText w:val="(%1)"/>
      <w:lvlJc w:val="left"/>
      <w:pPr>
        <w:tabs>
          <w:tab w:val="num" w:pos="482"/>
        </w:tabs>
        <w:ind w:left="907" w:hanging="427"/>
      </w:pPr>
      <w:rPr>
        <w:rFonts w:ascii="Times New Roman" w:eastAsia="新細明體" w:hAnsi="Times New Roman" w:hint="default"/>
        <w:b w:val="0"/>
        <w:i w:val="0"/>
        <w:sz w:val="24"/>
        <w:szCs w:val="24"/>
      </w:rPr>
    </w:lvl>
    <w:lvl w:ilvl="1" w:tplc="04090019" w:tentative="1">
      <w:start w:val="1"/>
      <w:numFmt w:val="ideographTraditional"/>
      <w:lvlText w:val="%2、"/>
      <w:lvlJc w:val="left"/>
      <w:pPr>
        <w:tabs>
          <w:tab w:val="num" w:pos="960"/>
        </w:tabs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11" w15:restartNumberingAfterBreak="0">
    <w:nsid w:val="70FF2F98"/>
    <w:multiLevelType w:val="multilevel"/>
    <w:tmpl w:val="D4C41E10"/>
    <w:lvl w:ilvl="0">
      <w:start w:val="1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425" w:hanging="425"/>
      </w:pPr>
      <w:rPr>
        <w:rFonts w:hint="eastAsia"/>
      </w:rPr>
    </w:lvl>
    <w:lvl w:ilvl="2">
      <w:start w:val="1"/>
      <w:numFmt w:val="decimal"/>
      <w:lvlText w:val="(%3)"/>
      <w:lvlJc w:val="left"/>
      <w:pPr>
        <w:ind w:left="425" w:hanging="425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79307292"/>
    <w:multiLevelType w:val="multilevel"/>
    <w:tmpl w:val="0DB2D3EE"/>
    <w:lvl w:ilvl="0">
      <w:start w:val="5"/>
      <w:numFmt w:val="decimal"/>
      <w:lvlText w:val="%1."/>
      <w:lvlJc w:val="left"/>
      <w:pPr>
        <w:ind w:left="425" w:hanging="425"/>
      </w:pPr>
      <w:rPr>
        <w:rFonts w:hint="eastAsia"/>
        <w:b w:val="0"/>
        <w:bCs w:val="0"/>
        <w:i w:val="0"/>
        <w:iCs w:val="0"/>
        <w:caps w:val="0"/>
        <w:smallCaps w:val="0"/>
        <w:strike w:val="0"/>
        <w:dstrike w:val="0"/>
        <w:vanish w:val="0"/>
        <w:color w:val="000000"/>
        <w:spacing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425" w:hanging="425"/>
      </w:pPr>
      <w:rPr>
        <w:rFonts w:hint="eastAsia"/>
      </w:rPr>
    </w:lvl>
    <w:lvl w:ilvl="2">
      <w:start w:val="1"/>
      <w:numFmt w:val="decimal"/>
      <w:lvlText w:val="(%3)"/>
      <w:lvlJc w:val="left"/>
      <w:pPr>
        <w:ind w:left="425" w:hanging="425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7F5D5418"/>
    <w:multiLevelType w:val="hybridMultilevel"/>
    <w:tmpl w:val="EAD0DBE2"/>
    <w:lvl w:ilvl="0" w:tplc="A2AEA030">
      <w:start w:val="1"/>
      <w:numFmt w:val="decimal"/>
      <w:pStyle w:val="a2"/>
      <w:lvlText w:val="圖%1：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8"/>
  </w:num>
  <w:num w:numId="2">
    <w:abstractNumId w:val="4"/>
  </w:num>
  <w:num w:numId="3">
    <w:abstractNumId w:val="13"/>
  </w:num>
  <w:num w:numId="4">
    <w:abstractNumId w:val="5"/>
  </w:num>
  <w:num w:numId="5">
    <w:abstractNumId w:val="3"/>
  </w:num>
  <w:num w:numId="6">
    <w:abstractNumId w:val="10"/>
  </w:num>
  <w:num w:numId="7">
    <w:abstractNumId w:val="2"/>
  </w:num>
  <w:num w:numId="8">
    <w:abstractNumId w:val="7"/>
  </w:num>
  <w:num w:numId="9">
    <w:abstractNumId w:val="9"/>
  </w:num>
  <w:num w:numId="10">
    <w:abstractNumId w:val="6"/>
  </w:num>
  <w:num w:numId="11">
    <w:abstractNumId w:val="0"/>
  </w:num>
  <w:num w:numId="12">
    <w:abstractNumId w:val="11"/>
  </w:num>
  <w:num w:numId="13">
    <w:abstractNumId w:val="12"/>
  </w:num>
  <w:num w:numId="14">
    <w:abstractNumId w:val="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activeWritingStyle w:appName="MSWord" w:lang="en-US" w:vendorID="64" w:dllVersion="131078" w:nlCheck="1" w:checkStyle="0"/>
  <w:activeWritingStyle w:appName="MSWord" w:lang="zh-TW" w:vendorID="64" w:dllVersion="131077" w:nlCheck="1" w:checkStyle="1"/>
  <w:defaultTabStop w:val="480"/>
  <w:drawingGridHorizontalSpacing w:val="12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nnotated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5fd2zsntfttdeatv4xsra8txaaxaevx0w0&quot;&gt;My EndNote Library&lt;record-ids&gt;&lt;item&gt;1&lt;/item&gt;&lt;item&gt;2&lt;/item&gt;&lt;item&gt;3&lt;/item&gt;&lt;item&gt;4&lt;/item&gt;&lt;item&gt;6&lt;/item&gt;&lt;item&gt;11&lt;/item&gt;&lt;item&gt;12&lt;/item&gt;&lt;item&gt;13&lt;/item&gt;&lt;item&gt;15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1&lt;/item&gt;&lt;item&gt;32&lt;/item&gt;&lt;item&gt;33&lt;/item&gt;&lt;item&gt;34&lt;/item&gt;&lt;item&gt;35&lt;/item&gt;&lt;item&gt;36&lt;/item&gt;&lt;item&gt;37&lt;/item&gt;&lt;item&gt;38&lt;/item&gt;&lt;item&gt;39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/record-ids&gt;&lt;/item&gt;&lt;/Libraries&gt;"/>
  </w:docVars>
  <w:rsids>
    <w:rsidRoot w:val="00A22691"/>
    <w:rsid w:val="000002B9"/>
    <w:rsid w:val="0000055F"/>
    <w:rsid w:val="0000289E"/>
    <w:rsid w:val="00011BB1"/>
    <w:rsid w:val="000146EB"/>
    <w:rsid w:val="00016380"/>
    <w:rsid w:val="00016DCF"/>
    <w:rsid w:val="00032794"/>
    <w:rsid w:val="0003377F"/>
    <w:rsid w:val="000349D3"/>
    <w:rsid w:val="00034AC2"/>
    <w:rsid w:val="000361FB"/>
    <w:rsid w:val="000414AD"/>
    <w:rsid w:val="00046615"/>
    <w:rsid w:val="00046659"/>
    <w:rsid w:val="00047172"/>
    <w:rsid w:val="00050741"/>
    <w:rsid w:val="00050871"/>
    <w:rsid w:val="0005358E"/>
    <w:rsid w:val="000559D8"/>
    <w:rsid w:val="00056901"/>
    <w:rsid w:val="00056D37"/>
    <w:rsid w:val="00056D9D"/>
    <w:rsid w:val="00056F72"/>
    <w:rsid w:val="00060043"/>
    <w:rsid w:val="00062C75"/>
    <w:rsid w:val="00064C96"/>
    <w:rsid w:val="00065468"/>
    <w:rsid w:val="00066002"/>
    <w:rsid w:val="00076508"/>
    <w:rsid w:val="00077D62"/>
    <w:rsid w:val="00086CA6"/>
    <w:rsid w:val="00095677"/>
    <w:rsid w:val="0009738F"/>
    <w:rsid w:val="000A2EF7"/>
    <w:rsid w:val="000A62AD"/>
    <w:rsid w:val="000A641E"/>
    <w:rsid w:val="000A6FCF"/>
    <w:rsid w:val="000B0D9C"/>
    <w:rsid w:val="000B213F"/>
    <w:rsid w:val="000B2F2D"/>
    <w:rsid w:val="000B45C4"/>
    <w:rsid w:val="000B4FE6"/>
    <w:rsid w:val="000C1A5B"/>
    <w:rsid w:val="000C4DD0"/>
    <w:rsid w:val="000D0A59"/>
    <w:rsid w:val="000D2016"/>
    <w:rsid w:val="000D2BC4"/>
    <w:rsid w:val="000D51BE"/>
    <w:rsid w:val="000E00F8"/>
    <w:rsid w:val="000E3AC5"/>
    <w:rsid w:val="000E4334"/>
    <w:rsid w:val="000E4B9D"/>
    <w:rsid w:val="000F4813"/>
    <w:rsid w:val="000F6799"/>
    <w:rsid w:val="000F738F"/>
    <w:rsid w:val="00104EE0"/>
    <w:rsid w:val="0011116B"/>
    <w:rsid w:val="00111585"/>
    <w:rsid w:val="0012191C"/>
    <w:rsid w:val="001264B8"/>
    <w:rsid w:val="00130134"/>
    <w:rsid w:val="00131210"/>
    <w:rsid w:val="0013228D"/>
    <w:rsid w:val="00133624"/>
    <w:rsid w:val="00133AFE"/>
    <w:rsid w:val="001443D9"/>
    <w:rsid w:val="00146A92"/>
    <w:rsid w:val="00146B40"/>
    <w:rsid w:val="00153F50"/>
    <w:rsid w:val="0015756B"/>
    <w:rsid w:val="00161AE4"/>
    <w:rsid w:val="00162FCD"/>
    <w:rsid w:val="00166CD7"/>
    <w:rsid w:val="0017160A"/>
    <w:rsid w:val="0017450F"/>
    <w:rsid w:val="001752BB"/>
    <w:rsid w:val="00175A7D"/>
    <w:rsid w:val="00177F1A"/>
    <w:rsid w:val="0018024A"/>
    <w:rsid w:val="001854D7"/>
    <w:rsid w:val="001940DD"/>
    <w:rsid w:val="0019412F"/>
    <w:rsid w:val="00196078"/>
    <w:rsid w:val="001964EC"/>
    <w:rsid w:val="001A1B01"/>
    <w:rsid w:val="001A20BC"/>
    <w:rsid w:val="001A6C0C"/>
    <w:rsid w:val="001B1A91"/>
    <w:rsid w:val="001B301B"/>
    <w:rsid w:val="001B40E2"/>
    <w:rsid w:val="001B5255"/>
    <w:rsid w:val="001B7102"/>
    <w:rsid w:val="001C0628"/>
    <w:rsid w:val="001C11E8"/>
    <w:rsid w:val="001C16FB"/>
    <w:rsid w:val="001C188B"/>
    <w:rsid w:val="001C3CA5"/>
    <w:rsid w:val="001C6EAA"/>
    <w:rsid w:val="001D3060"/>
    <w:rsid w:val="001E034C"/>
    <w:rsid w:val="001E1F15"/>
    <w:rsid w:val="001E7E98"/>
    <w:rsid w:val="001F00D7"/>
    <w:rsid w:val="001F14A1"/>
    <w:rsid w:val="001F5621"/>
    <w:rsid w:val="00200BFE"/>
    <w:rsid w:val="00200F29"/>
    <w:rsid w:val="00205CF0"/>
    <w:rsid w:val="002077B8"/>
    <w:rsid w:val="00210A34"/>
    <w:rsid w:val="00211005"/>
    <w:rsid w:val="0021204C"/>
    <w:rsid w:val="00212F0B"/>
    <w:rsid w:val="00213037"/>
    <w:rsid w:val="00214E5E"/>
    <w:rsid w:val="00216F77"/>
    <w:rsid w:val="00220139"/>
    <w:rsid w:val="00222B1F"/>
    <w:rsid w:val="00224397"/>
    <w:rsid w:val="00227694"/>
    <w:rsid w:val="00234A1F"/>
    <w:rsid w:val="00235716"/>
    <w:rsid w:val="00236BA3"/>
    <w:rsid w:val="002406D9"/>
    <w:rsid w:val="002425FF"/>
    <w:rsid w:val="002468A8"/>
    <w:rsid w:val="00253DE7"/>
    <w:rsid w:val="002572BF"/>
    <w:rsid w:val="002624F3"/>
    <w:rsid w:val="00262A00"/>
    <w:rsid w:val="00264ECC"/>
    <w:rsid w:val="0026538D"/>
    <w:rsid w:val="00271AA6"/>
    <w:rsid w:val="00272B3C"/>
    <w:rsid w:val="00272BAB"/>
    <w:rsid w:val="00273F64"/>
    <w:rsid w:val="00285054"/>
    <w:rsid w:val="00286680"/>
    <w:rsid w:val="0029188E"/>
    <w:rsid w:val="002918F7"/>
    <w:rsid w:val="00294C5E"/>
    <w:rsid w:val="0029684A"/>
    <w:rsid w:val="002A0670"/>
    <w:rsid w:val="002A124D"/>
    <w:rsid w:val="002A2D85"/>
    <w:rsid w:val="002A49F4"/>
    <w:rsid w:val="002A5126"/>
    <w:rsid w:val="002A63CC"/>
    <w:rsid w:val="002B70AE"/>
    <w:rsid w:val="002C1B95"/>
    <w:rsid w:val="002C207B"/>
    <w:rsid w:val="002C3F29"/>
    <w:rsid w:val="002D2D79"/>
    <w:rsid w:val="002D2EA9"/>
    <w:rsid w:val="002D3AE9"/>
    <w:rsid w:val="002D447E"/>
    <w:rsid w:val="002E3759"/>
    <w:rsid w:val="002E540B"/>
    <w:rsid w:val="002E7A19"/>
    <w:rsid w:val="002F6301"/>
    <w:rsid w:val="002F7C97"/>
    <w:rsid w:val="00305159"/>
    <w:rsid w:val="00306483"/>
    <w:rsid w:val="0030657F"/>
    <w:rsid w:val="003125F7"/>
    <w:rsid w:val="0031473A"/>
    <w:rsid w:val="00315654"/>
    <w:rsid w:val="00316587"/>
    <w:rsid w:val="00317C51"/>
    <w:rsid w:val="00320F03"/>
    <w:rsid w:val="00320FFF"/>
    <w:rsid w:val="0032184D"/>
    <w:rsid w:val="00323000"/>
    <w:rsid w:val="003257F6"/>
    <w:rsid w:val="00327935"/>
    <w:rsid w:val="00327FC2"/>
    <w:rsid w:val="003301ED"/>
    <w:rsid w:val="00330F70"/>
    <w:rsid w:val="00330FB9"/>
    <w:rsid w:val="0033100E"/>
    <w:rsid w:val="00331192"/>
    <w:rsid w:val="00331A37"/>
    <w:rsid w:val="00333386"/>
    <w:rsid w:val="00336BDB"/>
    <w:rsid w:val="00340B9D"/>
    <w:rsid w:val="003418A1"/>
    <w:rsid w:val="00343022"/>
    <w:rsid w:val="00343BF8"/>
    <w:rsid w:val="0034406E"/>
    <w:rsid w:val="00345BD9"/>
    <w:rsid w:val="003468DA"/>
    <w:rsid w:val="003473AD"/>
    <w:rsid w:val="003475D4"/>
    <w:rsid w:val="00351190"/>
    <w:rsid w:val="00352F62"/>
    <w:rsid w:val="003569AA"/>
    <w:rsid w:val="00361851"/>
    <w:rsid w:val="00370552"/>
    <w:rsid w:val="00373817"/>
    <w:rsid w:val="003743AA"/>
    <w:rsid w:val="00375E7A"/>
    <w:rsid w:val="003768D2"/>
    <w:rsid w:val="0037696C"/>
    <w:rsid w:val="00377FF7"/>
    <w:rsid w:val="0038061D"/>
    <w:rsid w:val="00381790"/>
    <w:rsid w:val="00382AC9"/>
    <w:rsid w:val="00383FF2"/>
    <w:rsid w:val="003878CD"/>
    <w:rsid w:val="00392B08"/>
    <w:rsid w:val="003A0590"/>
    <w:rsid w:val="003A123A"/>
    <w:rsid w:val="003A303E"/>
    <w:rsid w:val="003A45AB"/>
    <w:rsid w:val="003A45C1"/>
    <w:rsid w:val="003A4644"/>
    <w:rsid w:val="003A7BD9"/>
    <w:rsid w:val="003B188B"/>
    <w:rsid w:val="003B52F6"/>
    <w:rsid w:val="003C5689"/>
    <w:rsid w:val="003C7F0C"/>
    <w:rsid w:val="003D03C5"/>
    <w:rsid w:val="003D04D4"/>
    <w:rsid w:val="003D4115"/>
    <w:rsid w:val="003D676A"/>
    <w:rsid w:val="003E0FCF"/>
    <w:rsid w:val="003E4C21"/>
    <w:rsid w:val="003E67F0"/>
    <w:rsid w:val="003E7ABF"/>
    <w:rsid w:val="003F0D6F"/>
    <w:rsid w:val="003F1E12"/>
    <w:rsid w:val="003F2732"/>
    <w:rsid w:val="003F2EAA"/>
    <w:rsid w:val="003F4AD9"/>
    <w:rsid w:val="003F51F4"/>
    <w:rsid w:val="00400E4E"/>
    <w:rsid w:val="004011B8"/>
    <w:rsid w:val="00402C2A"/>
    <w:rsid w:val="00404C1B"/>
    <w:rsid w:val="00405612"/>
    <w:rsid w:val="00405989"/>
    <w:rsid w:val="004061A0"/>
    <w:rsid w:val="00406ADB"/>
    <w:rsid w:val="004106B5"/>
    <w:rsid w:val="00410C1D"/>
    <w:rsid w:val="00412DD5"/>
    <w:rsid w:val="00414758"/>
    <w:rsid w:val="00416556"/>
    <w:rsid w:val="00421777"/>
    <w:rsid w:val="0042198D"/>
    <w:rsid w:val="00421EC9"/>
    <w:rsid w:val="00425776"/>
    <w:rsid w:val="0043022E"/>
    <w:rsid w:val="004308DE"/>
    <w:rsid w:val="004315A6"/>
    <w:rsid w:val="00433328"/>
    <w:rsid w:val="00434685"/>
    <w:rsid w:val="00434E96"/>
    <w:rsid w:val="0044392A"/>
    <w:rsid w:val="00447621"/>
    <w:rsid w:val="0045158F"/>
    <w:rsid w:val="00451B14"/>
    <w:rsid w:val="00456D40"/>
    <w:rsid w:val="00456DF2"/>
    <w:rsid w:val="00457992"/>
    <w:rsid w:val="004652D3"/>
    <w:rsid w:val="00465324"/>
    <w:rsid w:val="0048011F"/>
    <w:rsid w:val="00480BA0"/>
    <w:rsid w:val="00483350"/>
    <w:rsid w:val="00490EA5"/>
    <w:rsid w:val="00492B48"/>
    <w:rsid w:val="00493FCE"/>
    <w:rsid w:val="004959DF"/>
    <w:rsid w:val="004A6773"/>
    <w:rsid w:val="004B0400"/>
    <w:rsid w:val="004B4E9E"/>
    <w:rsid w:val="004B7740"/>
    <w:rsid w:val="004C2994"/>
    <w:rsid w:val="004C2C51"/>
    <w:rsid w:val="004C4857"/>
    <w:rsid w:val="004C7983"/>
    <w:rsid w:val="004D00C6"/>
    <w:rsid w:val="004D3EB1"/>
    <w:rsid w:val="004E2635"/>
    <w:rsid w:val="004E3910"/>
    <w:rsid w:val="004E574C"/>
    <w:rsid w:val="004E63C6"/>
    <w:rsid w:val="004F16F2"/>
    <w:rsid w:val="004F56FB"/>
    <w:rsid w:val="005004DF"/>
    <w:rsid w:val="0050125E"/>
    <w:rsid w:val="0050182A"/>
    <w:rsid w:val="00505D9F"/>
    <w:rsid w:val="005074A6"/>
    <w:rsid w:val="0051401F"/>
    <w:rsid w:val="00516137"/>
    <w:rsid w:val="005213D7"/>
    <w:rsid w:val="00521F7C"/>
    <w:rsid w:val="00523B80"/>
    <w:rsid w:val="005242E8"/>
    <w:rsid w:val="00532D8B"/>
    <w:rsid w:val="00534710"/>
    <w:rsid w:val="005361BD"/>
    <w:rsid w:val="00536459"/>
    <w:rsid w:val="00536CE6"/>
    <w:rsid w:val="005448D0"/>
    <w:rsid w:val="0054637D"/>
    <w:rsid w:val="005517DE"/>
    <w:rsid w:val="005537EE"/>
    <w:rsid w:val="005620F7"/>
    <w:rsid w:val="0056345B"/>
    <w:rsid w:val="0056466B"/>
    <w:rsid w:val="00565AA5"/>
    <w:rsid w:val="005667BD"/>
    <w:rsid w:val="00571A3D"/>
    <w:rsid w:val="00576085"/>
    <w:rsid w:val="00580712"/>
    <w:rsid w:val="00583E10"/>
    <w:rsid w:val="00585D62"/>
    <w:rsid w:val="005945FE"/>
    <w:rsid w:val="00594787"/>
    <w:rsid w:val="005A0244"/>
    <w:rsid w:val="005A39A5"/>
    <w:rsid w:val="005A6625"/>
    <w:rsid w:val="005B2E53"/>
    <w:rsid w:val="005B3DD8"/>
    <w:rsid w:val="005B5C12"/>
    <w:rsid w:val="005B637B"/>
    <w:rsid w:val="005B6D55"/>
    <w:rsid w:val="005D17B6"/>
    <w:rsid w:val="005D3E20"/>
    <w:rsid w:val="005D7069"/>
    <w:rsid w:val="005D78DE"/>
    <w:rsid w:val="005E10E3"/>
    <w:rsid w:val="005E3007"/>
    <w:rsid w:val="005E3431"/>
    <w:rsid w:val="005E3BFB"/>
    <w:rsid w:val="005E5A1E"/>
    <w:rsid w:val="005F18E6"/>
    <w:rsid w:val="005F316F"/>
    <w:rsid w:val="005F4008"/>
    <w:rsid w:val="005F6668"/>
    <w:rsid w:val="005F6744"/>
    <w:rsid w:val="006006F5"/>
    <w:rsid w:val="006010DE"/>
    <w:rsid w:val="00606175"/>
    <w:rsid w:val="0061236A"/>
    <w:rsid w:val="00621084"/>
    <w:rsid w:val="006238FF"/>
    <w:rsid w:val="00623B5E"/>
    <w:rsid w:val="00623BB6"/>
    <w:rsid w:val="006267D6"/>
    <w:rsid w:val="00626D3B"/>
    <w:rsid w:val="00626E63"/>
    <w:rsid w:val="00627B61"/>
    <w:rsid w:val="00632C43"/>
    <w:rsid w:val="00633295"/>
    <w:rsid w:val="0063741D"/>
    <w:rsid w:val="00643BD0"/>
    <w:rsid w:val="00645D0C"/>
    <w:rsid w:val="0065055F"/>
    <w:rsid w:val="006510A1"/>
    <w:rsid w:val="00654DF1"/>
    <w:rsid w:val="0066310F"/>
    <w:rsid w:val="0066550A"/>
    <w:rsid w:val="006717D1"/>
    <w:rsid w:val="00672ABB"/>
    <w:rsid w:val="00673874"/>
    <w:rsid w:val="006742E6"/>
    <w:rsid w:val="006818A2"/>
    <w:rsid w:val="0068268F"/>
    <w:rsid w:val="00683FE4"/>
    <w:rsid w:val="006867F2"/>
    <w:rsid w:val="00692770"/>
    <w:rsid w:val="00695387"/>
    <w:rsid w:val="006A0E21"/>
    <w:rsid w:val="006A7172"/>
    <w:rsid w:val="006B006A"/>
    <w:rsid w:val="006B058E"/>
    <w:rsid w:val="006B174B"/>
    <w:rsid w:val="006B229F"/>
    <w:rsid w:val="006B3A30"/>
    <w:rsid w:val="006C1695"/>
    <w:rsid w:val="006C25D5"/>
    <w:rsid w:val="006C2747"/>
    <w:rsid w:val="006C2E29"/>
    <w:rsid w:val="006C3AA5"/>
    <w:rsid w:val="006C657B"/>
    <w:rsid w:val="006C6E22"/>
    <w:rsid w:val="006D4774"/>
    <w:rsid w:val="006D5E6E"/>
    <w:rsid w:val="006E0A19"/>
    <w:rsid w:val="006E0DD4"/>
    <w:rsid w:val="006E1243"/>
    <w:rsid w:val="006E3D70"/>
    <w:rsid w:val="006E3E46"/>
    <w:rsid w:val="006F7B0D"/>
    <w:rsid w:val="00702760"/>
    <w:rsid w:val="00706114"/>
    <w:rsid w:val="007061B1"/>
    <w:rsid w:val="00710246"/>
    <w:rsid w:val="00711067"/>
    <w:rsid w:val="007142E5"/>
    <w:rsid w:val="007177FA"/>
    <w:rsid w:val="0072076E"/>
    <w:rsid w:val="00723B41"/>
    <w:rsid w:val="00726522"/>
    <w:rsid w:val="007269BF"/>
    <w:rsid w:val="0073324F"/>
    <w:rsid w:val="00735475"/>
    <w:rsid w:val="00736EC5"/>
    <w:rsid w:val="00737CBB"/>
    <w:rsid w:val="00737FA4"/>
    <w:rsid w:val="00743DEF"/>
    <w:rsid w:val="007455BE"/>
    <w:rsid w:val="007475FA"/>
    <w:rsid w:val="0075031C"/>
    <w:rsid w:val="00757665"/>
    <w:rsid w:val="00765377"/>
    <w:rsid w:val="007653E3"/>
    <w:rsid w:val="00766714"/>
    <w:rsid w:val="007667A8"/>
    <w:rsid w:val="00770782"/>
    <w:rsid w:val="00771CA0"/>
    <w:rsid w:val="00777F4A"/>
    <w:rsid w:val="00781213"/>
    <w:rsid w:val="0078402E"/>
    <w:rsid w:val="00796580"/>
    <w:rsid w:val="007A1256"/>
    <w:rsid w:val="007A5AA8"/>
    <w:rsid w:val="007B09BC"/>
    <w:rsid w:val="007B2739"/>
    <w:rsid w:val="007B5ED4"/>
    <w:rsid w:val="007C1BC4"/>
    <w:rsid w:val="007C1DEA"/>
    <w:rsid w:val="007C25D6"/>
    <w:rsid w:val="007C3C5A"/>
    <w:rsid w:val="007C48DB"/>
    <w:rsid w:val="007C55AE"/>
    <w:rsid w:val="007C55C8"/>
    <w:rsid w:val="007C5663"/>
    <w:rsid w:val="007C6AD8"/>
    <w:rsid w:val="007D17C4"/>
    <w:rsid w:val="007D2210"/>
    <w:rsid w:val="007D4573"/>
    <w:rsid w:val="007D583E"/>
    <w:rsid w:val="007D7099"/>
    <w:rsid w:val="007D75F8"/>
    <w:rsid w:val="007F29EB"/>
    <w:rsid w:val="007F3642"/>
    <w:rsid w:val="008012DC"/>
    <w:rsid w:val="008022C7"/>
    <w:rsid w:val="0080493B"/>
    <w:rsid w:val="00806BBE"/>
    <w:rsid w:val="008078E1"/>
    <w:rsid w:val="008115E4"/>
    <w:rsid w:val="00815D65"/>
    <w:rsid w:val="008202AC"/>
    <w:rsid w:val="00821739"/>
    <w:rsid w:val="00821D0F"/>
    <w:rsid w:val="00821FAE"/>
    <w:rsid w:val="008245D3"/>
    <w:rsid w:val="008261A1"/>
    <w:rsid w:val="0083077D"/>
    <w:rsid w:val="00832296"/>
    <w:rsid w:val="008354A1"/>
    <w:rsid w:val="00836A4B"/>
    <w:rsid w:val="008372AF"/>
    <w:rsid w:val="008503AD"/>
    <w:rsid w:val="0085533A"/>
    <w:rsid w:val="00861F79"/>
    <w:rsid w:val="00866DD4"/>
    <w:rsid w:val="00867746"/>
    <w:rsid w:val="00870E34"/>
    <w:rsid w:val="00871228"/>
    <w:rsid w:val="00873078"/>
    <w:rsid w:val="008761C2"/>
    <w:rsid w:val="008811F8"/>
    <w:rsid w:val="00882173"/>
    <w:rsid w:val="0088248E"/>
    <w:rsid w:val="00887E2B"/>
    <w:rsid w:val="00890FBA"/>
    <w:rsid w:val="008912A4"/>
    <w:rsid w:val="008936ED"/>
    <w:rsid w:val="008959DD"/>
    <w:rsid w:val="008A0825"/>
    <w:rsid w:val="008A2EAD"/>
    <w:rsid w:val="008A4444"/>
    <w:rsid w:val="008A56E4"/>
    <w:rsid w:val="008B004C"/>
    <w:rsid w:val="008B0F7C"/>
    <w:rsid w:val="008B303C"/>
    <w:rsid w:val="008B3291"/>
    <w:rsid w:val="008B57AF"/>
    <w:rsid w:val="008C29AB"/>
    <w:rsid w:val="008C34FF"/>
    <w:rsid w:val="008C3551"/>
    <w:rsid w:val="008C61F6"/>
    <w:rsid w:val="008C6D37"/>
    <w:rsid w:val="008D0D4D"/>
    <w:rsid w:val="008D1588"/>
    <w:rsid w:val="008D70C4"/>
    <w:rsid w:val="008E03AD"/>
    <w:rsid w:val="008E0F26"/>
    <w:rsid w:val="008E1A97"/>
    <w:rsid w:val="008E2583"/>
    <w:rsid w:val="008E335A"/>
    <w:rsid w:val="008E6707"/>
    <w:rsid w:val="008E7219"/>
    <w:rsid w:val="008F0072"/>
    <w:rsid w:val="008F088C"/>
    <w:rsid w:val="008F2A7E"/>
    <w:rsid w:val="008F4BC3"/>
    <w:rsid w:val="008F5275"/>
    <w:rsid w:val="008F5EBC"/>
    <w:rsid w:val="008F71D0"/>
    <w:rsid w:val="009057EB"/>
    <w:rsid w:val="00912302"/>
    <w:rsid w:val="00915D5F"/>
    <w:rsid w:val="00917762"/>
    <w:rsid w:val="00920713"/>
    <w:rsid w:val="00922A0E"/>
    <w:rsid w:val="00922C7E"/>
    <w:rsid w:val="009235B3"/>
    <w:rsid w:val="00926468"/>
    <w:rsid w:val="00934E68"/>
    <w:rsid w:val="009379CD"/>
    <w:rsid w:val="00942AEE"/>
    <w:rsid w:val="0094651F"/>
    <w:rsid w:val="0094672D"/>
    <w:rsid w:val="00951042"/>
    <w:rsid w:val="00953BBA"/>
    <w:rsid w:val="0095755F"/>
    <w:rsid w:val="00960658"/>
    <w:rsid w:val="0096145F"/>
    <w:rsid w:val="00965FA5"/>
    <w:rsid w:val="0097084E"/>
    <w:rsid w:val="009749EC"/>
    <w:rsid w:val="00975BE4"/>
    <w:rsid w:val="00975E4A"/>
    <w:rsid w:val="00981392"/>
    <w:rsid w:val="00995974"/>
    <w:rsid w:val="009A461C"/>
    <w:rsid w:val="009A4FF5"/>
    <w:rsid w:val="009A59CE"/>
    <w:rsid w:val="009B24FC"/>
    <w:rsid w:val="009B515B"/>
    <w:rsid w:val="009B6010"/>
    <w:rsid w:val="009C25FC"/>
    <w:rsid w:val="009C3EFB"/>
    <w:rsid w:val="009C44AA"/>
    <w:rsid w:val="009C6352"/>
    <w:rsid w:val="009D01B0"/>
    <w:rsid w:val="009D05DD"/>
    <w:rsid w:val="009D16B4"/>
    <w:rsid w:val="009D2A14"/>
    <w:rsid w:val="009D543B"/>
    <w:rsid w:val="009D718F"/>
    <w:rsid w:val="009E029D"/>
    <w:rsid w:val="009E2950"/>
    <w:rsid w:val="009E4418"/>
    <w:rsid w:val="009E5F41"/>
    <w:rsid w:val="009F116C"/>
    <w:rsid w:val="009F3C69"/>
    <w:rsid w:val="009F419F"/>
    <w:rsid w:val="009F7472"/>
    <w:rsid w:val="00A001B5"/>
    <w:rsid w:val="00A00668"/>
    <w:rsid w:val="00A01395"/>
    <w:rsid w:val="00A03962"/>
    <w:rsid w:val="00A03DBB"/>
    <w:rsid w:val="00A03F28"/>
    <w:rsid w:val="00A0500E"/>
    <w:rsid w:val="00A05294"/>
    <w:rsid w:val="00A05BC3"/>
    <w:rsid w:val="00A0605A"/>
    <w:rsid w:val="00A072D3"/>
    <w:rsid w:val="00A15251"/>
    <w:rsid w:val="00A17F54"/>
    <w:rsid w:val="00A21978"/>
    <w:rsid w:val="00A21E59"/>
    <w:rsid w:val="00A22691"/>
    <w:rsid w:val="00A23398"/>
    <w:rsid w:val="00A24AA3"/>
    <w:rsid w:val="00A25147"/>
    <w:rsid w:val="00A31119"/>
    <w:rsid w:val="00A31872"/>
    <w:rsid w:val="00A33591"/>
    <w:rsid w:val="00A338EF"/>
    <w:rsid w:val="00A35145"/>
    <w:rsid w:val="00A373F1"/>
    <w:rsid w:val="00A404BF"/>
    <w:rsid w:val="00A44357"/>
    <w:rsid w:val="00A51C9F"/>
    <w:rsid w:val="00A52D41"/>
    <w:rsid w:val="00A53F2B"/>
    <w:rsid w:val="00A5577E"/>
    <w:rsid w:val="00A5662F"/>
    <w:rsid w:val="00A6053F"/>
    <w:rsid w:val="00A667F3"/>
    <w:rsid w:val="00A67722"/>
    <w:rsid w:val="00A7082A"/>
    <w:rsid w:val="00A72270"/>
    <w:rsid w:val="00A76EB8"/>
    <w:rsid w:val="00A838C0"/>
    <w:rsid w:val="00A86748"/>
    <w:rsid w:val="00A86EA1"/>
    <w:rsid w:val="00A9048C"/>
    <w:rsid w:val="00A94A31"/>
    <w:rsid w:val="00A95A52"/>
    <w:rsid w:val="00A95A91"/>
    <w:rsid w:val="00A97250"/>
    <w:rsid w:val="00A97CE6"/>
    <w:rsid w:val="00AA0D3E"/>
    <w:rsid w:val="00AA37FC"/>
    <w:rsid w:val="00AA49E1"/>
    <w:rsid w:val="00AA4EA5"/>
    <w:rsid w:val="00AA598C"/>
    <w:rsid w:val="00AA64DD"/>
    <w:rsid w:val="00AB2C12"/>
    <w:rsid w:val="00AB3462"/>
    <w:rsid w:val="00AB3969"/>
    <w:rsid w:val="00AB72A3"/>
    <w:rsid w:val="00AD3920"/>
    <w:rsid w:val="00AD48AD"/>
    <w:rsid w:val="00AD4BB0"/>
    <w:rsid w:val="00AD698C"/>
    <w:rsid w:val="00AE3E2B"/>
    <w:rsid w:val="00AF0820"/>
    <w:rsid w:val="00AF5F65"/>
    <w:rsid w:val="00B049A3"/>
    <w:rsid w:val="00B064A6"/>
    <w:rsid w:val="00B14DA3"/>
    <w:rsid w:val="00B24747"/>
    <w:rsid w:val="00B24869"/>
    <w:rsid w:val="00B306BD"/>
    <w:rsid w:val="00B32969"/>
    <w:rsid w:val="00B340C3"/>
    <w:rsid w:val="00B359DD"/>
    <w:rsid w:val="00B367BE"/>
    <w:rsid w:val="00B368EE"/>
    <w:rsid w:val="00B3756F"/>
    <w:rsid w:val="00B41DD1"/>
    <w:rsid w:val="00B425AE"/>
    <w:rsid w:val="00B4397B"/>
    <w:rsid w:val="00B47C3D"/>
    <w:rsid w:val="00B55C96"/>
    <w:rsid w:val="00B55DC1"/>
    <w:rsid w:val="00B5647B"/>
    <w:rsid w:val="00B56EA9"/>
    <w:rsid w:val="00B56FC9"/>
    <w:rsid w:val="00B577EA"/>
    <w:rsid w:val="00B602A2"/>
    <w:rsid w:val="00B605C3"/>
    <w:rsid w:val="00B61C53"/>
    <w:rsid w:val="00B65CA2"/>
    <w:rsid w:val="00B66EDB"/>
    <w:rsid w:val="00B67642"/>
    <w:rsid w:val="00B678D3"/>
    <w:rsid w:val="00B714C1"/>
    <w:rsid w:val="00B71605"/>
    <w:rsid w:val="00B73C88"/>
    <w:rsid w:val="00B75E3C"/>
    <w:rsid w:val="00B771BB"/>
    <w:rsid w:val="00B80732"/>
    <w:rsid w:val="00B83FB7"/>
    <w:rsid w:val="00B84818"/>
    <w:rsid w:val="00B90673"/>
    <w:rsid w:val="00B90791"/>
    <w:rsid w:val="00B90FB5"/>
    <w:rsid w:val="00B92C1E"/>
    <w:rsid w:val="00B95753"/>
    <w:rsid w:val="00B971E8"/>
    <w:rsid w:val="00BA1DD0"/>
    <w:rsid w:val="00BA4466"/>
    <w:rsid w:val="00BB1F0A"/>
    <w:rsid w:val="00BB1F8A"/>
    <w:rsid w:val="00BB3903"/>
    <w:rsid w:val="00BB4906"/>
    <w:rsid w:val="00BB6863"/>
    <w:rsid w:val="00BC1C36"/>
    <w:rsid w:val="00BC2664"/>
    <w:rsid w:val="00BD21CD"/>
    <w:rsid w:val="00BD2573"/>
    <w:rsid w:val="00BD76CD"/>
    <w:rsid w:val="00BE0118"/>
    <w:rsid w:val="00BE0B73"/>
    <w:rsid w:val="00BE6351"/>
    <w:rsid w:val="00BF391C"/>
    <w:rsid w:val="00BF4B39"/>
    <w:rsid w:val="00BF53D3"/>
    <w:rsid w:val="00BF6EF2"/>
    <w:rsid w:val="00BF70A5"/>
    <w:rsid w:val="00BF7FB6"/>
    <w:rsid w:val="00C0397D"/>
    <w:rsid w:val="00C06DC5"/>
    <w:rsid w:val="00C0727C"/>
    <w:rsid w:val="00C12526"/>
    <w:rsid w:val="00C16E12"/>
    <w:rsid w:val="00C1764E"/>
    <w:rsid w:val="00C17A7C"/>
    <w:rsid w:val="00C22C57"/>
    <w:rsid w:val="00C23160"/>
    <w:rsid w:val="00C25386"/>
    <w:rsid w:val="00C30260"/>
    <w:rsid w:val="00C30B6F"/>
    <w:rsid w:val="00C3374C"/>
    <w:rsid w:val="00C33998"/>
    <w:rsid w:val="00C36688"/>
    <w:rsid w:val="00C40070"/>
    <w:rsid w:val="00C46792"/>
    <w:rsid w:val="00C4686B"/>
    <w:rsid w:val="00C475B8"/>
    <w:rsid w:val="00C47AB3"/>
    <w:rsid w:val="00C50FBA"/>
    <w:rsid w:val="00C51AAD"/>
    <w:rsid w:val="00C52870"/>
    <w:rsid w:val="00C53000"/>
    <w:rsid w:val="00C53D7A"/>
    <w:rsid w:val="00C5490C"/>
    <w:rsid w:val="00C5651C"/>
    <w:rsid w:val="00C565AF"/>
    <w:rsid w:val="00C628AB"/>
    <w:rsid w:val="00C63D55"/>
    <w:rsid w:val="00C656EB"/>
    <w:rsid w:val="00C66C36"/>
    <w:rsid w:val="00C70D41"/>
    <w:rsid w:val="00C76904"/>
    <w:rsid w:val="00C84F6A"/>
    <w:rsid w:val="00C85696"/>
    <w:rsid w:val="00C90C5B"/>
    <w:rsid w:val="00C91696"/>
    <w:rsid w:val="00CA120C"/>
    <w:rsid w:val="00CA2737"/>
    <w:rsid w:val="00CA2830"/>
    <w:rsid w:val="00CA37F4"/>
    <w:rsid w:val="00CB020E"/>
    <w:rsid w:val="00CB33A2"/>
    <w:rsid w:val="00CB5EAD"/>
    <w:rsid w:val="00CC4CBD"/>
    <w:rsid w:val="00CC4DFA"/>
    <w:rsid w:val="00CC63CA"/>
    <w:rsid w:val="00CD0632"/>
    <w:rsid w:val="00CD2585"/>
    <w:rsid w:val="00CD36D3"/>
    <w:rsid w:val="00CD4015"/>
    <w:rsid w:val="00CD678D"/>
    <w:rsid w:val="00CD7772"/>
    <w:rsid w:val="00CE7C73"/>
    <w:rsid w:val="00CF08B0"/>
    <w:rsid w:val="00CF22AB"/>
    <w:rsid w:val="00CF2FBE"/>
    <w:rsid w:val="00CF43B0"/>
    <w:rsid w:val="00CF72C4"/>
    <w:rsid w:val="00D01DAE"/>
    <w:rsid w:val="00D02114"/>
    <w:rsid w:val="00D047ED"/>
    <w:rsid w:val="00D1266D"/>
    <w:rsid w:val="00D1332E"/>
    <w:rsid w:val="00D168E6"/>
    <w:rsid w:val="00D226C0"/>
    <w:rsid w:val="00D228C1"/>
    <w:rsid w:val="00D249D4"/>
    <w:rsid w:val="00D27432"/>
    <w:rsid w:val="00D30F31"/>
    <w:rsid w:val="00D317A3"/>
    <w:rsid w:val="00D319DE"/>
    <w:rsid w:val="00D4052D"/>
    <w:rsid w:val="00D43D44"/>
    <w:rsid w:val="00D524A4"/>
    <w:rsid w:val="00D574B4"/>
    <w:rsid w:val="00D57A90"/>
    <w:rsid w:val="00D625C7"/>
    <w:rsid w:val="00D6590F"/>
    <w:rsid w:val="00D71782"/>
    <w:rsid w:val="00D71AAF"/>
    <w:rsid w:val="00D71F34"/>
    <w:rsid w:val="00D72613"/>
    <w:rsid w:val="00D75E1F"/>
    <w:rsid w:val="00D80FAA"/>
    <w:rsid w:val="00D813BE"/>
    <w:rsid w:val="00D826EA"/>
    <w:rsid w:val="00D83178"/>
    <w:rsid w:val="00D8526B"/>
    <w:rsid w:val="00D862BF"/>
    <w:rsid w:val="00D931CF"/>
    <w:rsid w:val="00D93B36"/>
    <w:rsid w:val="00DA2186"/>
    <w:rsid w:val="00DA57E1"/>
    <w:rsid w:val="00DB75A1"/>
    <w:rsid w:val="00DC1F5A"/>
    <w:rsid w:val="00DC3161"/>
    <w:rsid w:val="00DC66BB"/>
    <w:rsid w:val="00DD4BE8"/>
    <w:rsid w:val="00DE0118"/>
    <w:rsid w:val="00DE044B"/>
    <w:rsid w:val="00DE7528"/>
    <w:rsid w:val="00DE7557"/>
    <w:rsid w:val="00DF4864"/>
    <w:rsid w:val="00DF502F"/>
    <w:rsid w:val="00DF54BC"/>
    <w:rsid w:val="00DF5D3A"/>
    <w:rsid w:val="00DF6061"/>
    <w:rsid w:val="00DF67EC"/>
    <w:rsid w:val="00DF6837"/>
    <w:rsid w:val="00DF6B71"/>
    <w:rsid w:val="00E04FD8"/>
    <w:rsid w:val="00E068E5"/>
    <w:rsid w:val="00E0690F"/>
    <w:rsid w:val="00E06DB9"/>
    <w:rsid w:val="00E10141"/>
    <w:rsid w:val="00E133FB"/>
    <w:rsid w:val="00E13B56"/>
    <w:rsid w:val="00E24FB5"/>
    <w:rsid w:val="00E26C73"/>
    <w:rsid w:val="00E333C7"/>
    <w:rsid w:val="00E35756"/>
    <w:rsid w:val="00E37544"/>
    <w:rsid w:val="00E408B2"/>
    <w:rsid w:val="00E4186E"/>
    <w:rsid w:val="00E41B4A"/>
    <w:rsid w:val="00E50246"/>
    <w:rsid w:val="00E50522"/>
    <w:rsid w:val="00E5053C"/>
    <w:rsid w:val="00E543C6"/>
    <w:rsid w:val="00E546E0"/>
    <w:rsid w:val="00E560C5"/>
    <w:rsid w:val="00E65042"/>
    <w:rsid w:val="00E66A73"/>
    <w:rsid w:val="00E7288C"/>
    <w:rsid w:val="00E81D37"/>
    <w:rsid w:val="00E842CE"/>
    <w:rsid w:val="00E84704"/>
    <w:rsid w:val="00E85DE4"/>
    <w:rsid w:val="00E907FC"/>
    <w:rsid w:val="00E90D56"/>
    <w:rsid w:val="00E92AE7"/>
    <w:rsid w:val="00E92EF7"/>
    <w:rsid w:val="00E96EB4"/>
    <w:rsid w:val="00E97137"/>
    <w:rsid w:val="00EA097D"/>
    <w:rsid w:val="00EA246A"/>
    <w:rsid w:val="00EA6925"/>
    <w:rsid w:val="00EA70EB"/>
    <w:rsid w:val="00EB3CF3"/>
    <w:rsid w:val="00EB5FBA"/>
    <w:rsid w:val="00EB7B07"/>
    <w:rsid w:val="00EC01C7"/>
    <w:rsid w:val="00EC23AB"/>
    <w:rsid w:val="00EC2847"/>
    <w:rsid w:val="00EC2BC3"/>
    <w:rsid w:val="00EC47F5"/>
    <w:rsid w:val="00EC585F"/>
    <w:rsid w:val="00EC712B"/>
    <w:rsid w:val="00ED016B"/>
    <w:rsid w:val="00ED02E3"/>
    <w:rsid w:val="00ED0354"/>
    <w:rsid w:val="00ED65F9"/>
    <w:rsid w:val="00ED7027"/>
    <w:rsid w:val="00EE319B"/>
    <w:rsid w:val="00EE5BD1"/>
    <w:rsid w:val="00EE7026"/>
    <w:rsid w:val="00EE774F"/>
    <w:rsid w:val="00EE7B00"/>
    <w:rsid w:val="00EF1200"/>
    <w:rsid w:val="00EF3F8E"/>
    <w:rsid w:val="00EF42C5"/>
    <w:rsid w:val="00EF553E"/>
    <w:rsid w:val="00EF5B26"/>
    <w:rsid w:val="00EF697D"/>
    <w:rsid w:val="00F0221F"/>
    <w:rsid w:val="00F07E99"/>
    <w:rsid w:val="00F13AC2"/>
    <w:rsid w:val="00F2222D"/>
    <w:rsid w:val="00F24EE0"/>
    <w:rsid w:val="00F33B99"/>
    <w:rsid w:val="00F36FA5"/>
    <w:rsid w:val="00F41C70"/>
    <w:rsid w:val="00F5081A"/>
    <w:rsid w:val="00F55196"/>
    <w:rsid w:val="00F55F4C"/>
    <w:rsid w:val="00F65021"/>
    <w:rsid w:val="00F655B7"/>
    <w:rsid w:val="00F714F7"/>
    <w:rsid w:val="00F804DF"/>
    <w:rsid w:val="00F80A4B"/>
    <w:rsid w:val="00F82EB0"/>
    <w:rsid w:val="00F83D2F"/>
    <w:rsid w:val="00F83DAA"/>
    <w:rsid w:val="00F840F5"/>
    <w:rsid w:val="00F91788"/>
    <w:rsid w:val="00F93770"/>
    <w:rsid w:val="00FA697A"/>
    <w:rsid w:val="00FB0793"/>
    <w:rsid w:val="00FB1650"/>
    <w:rsid w:val="00FB22CF"/>
    <w:rsid w:val="00FB7094"/>
    <w:rsid w:val="00FB74C6"/>
    <w:rsid w:val="00FC3207"/>
    <w:rsid w:val="00FC7963"/>
    <w:rsid w:val="00FD109D"/>
    <w:rsid w:val="00FD191E"/>
    <w:rsid w:val="00FD527A"/>
    <w:rsid w:val="00FD5E86"/>
    <w:rsid w:val="00FE6216"/>
    <w:rsid w:val="00FE6BB4"/>
    <w:rsid w:val="00FE758C"/>
    <w:rsid w:val="00FF46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BD0818"/>
  <w15:docId w15:val="{C5599686-A539-4776-90D1-05E04A4294B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3">
    <w:name w:val="Normal"/>
    <w:qFormat/>
    <w:rsid w:val="00A97CE6"/>
    <w:pPr>
      <w:widowControl w:val="0"/>
    </w:pPr>
  </w:style>
  <w:style w:type="paragraph" w:styleId="1">
    <w:name w:val="heading 1"/>
    <w:basedOn w:val="a3"/>
    <w:next w:val="a3"/>
    <w:link w:val="10"/>
    <w:uiPriority w:val="9"/>
    <w:qFormat/>
    <w:rsid w:val="00A35145"/>
    <w:pPr>
      <w:overflowPunct w:val="0"/>
      <w:jc w:val="center"/>
      <w:outlineLvl w:val="0"/>
    </w:pPr>
    <w:rPr>
      <w:rFonts w:ascii="Times New Roman" w:eastAsia="標楷體" w:hAnsi="Times New Roman" w:cstheme="majorBidi"/>
      <w:b/>
      <w:bCs/>
      <w:kern w:val="52"/>
      <w:sz w:val="36"/>
      <w:szCs w:val="52"/>
    </w:rPr>
  </w:style>
  <w:style w:type="paragraph" w:styleId="2">
    <w:name w:val="heading 2"/>
    <w:basedOn w:val="a3"/>
    <w:next w:val="a3"/>
    <w:link w:val="20"/>
    <w:uiPriority w:val="9"/>
    <w:unhideWhenUsed/>
    <w:qFormat/>
    <w:rsid w:val="00B577EA"/>
    <w:pPr>
      <w:keepNext/>
      <w:overflowPunct w:val="0"/>
      <w:ind w:rightChars="100" w:right="100"/>
      <w:outlineLvl w:val="1"/>
    </w:pPr>
    <w:rPr>
      <w:rFonts w:ascii="Times New Roman" w:eastAsia="標楷體" w:hAnsi="Times New Roman" w:cstheme="majorBidi"/>
      <w:b/>
      <w:bCs/>
      <w:sz w:val="28"/>
      <w:szCs w:val="48"/>
    </w:rPr>
  </w:style>
  <w:style w:type="paragraph" w:styleId="3">
    <w:name w:val="heading 3"/>
    <w:basedOn w:val="a3"/>
    <w:next w:val="a3"/>
    <w:link w:val="30"/>
    <w:uiPriority w:val="9"/>
    <w:unhideWhenUsed/>
    <w:qFormat/>
    <w:rsid w:val="000E3AC5"/>
    <w:pPr>
      <w:keepNext/>
      <w:overflowPunct w:val="0"/>
      <w:outlineLvl w:val="2"/>
    </w:pPr>
    <w:rPr>
      <w:rFonts w:ascii="Times New Roman" w:eastAsia="標楷體" w:hAnsi="Times New Roman" w:cstheme="majorBidi"/>
      <w:bCs/>
      <w:szCs w:val="36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table" w:styleId="a7">
    <w:name w:val="Table Grid"/>
    <w:basedOn w:val="a5"/>
    <w:uiPriority w:val="39"/>
    <w:rsid w:val="00A5662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Placeholder Text"/>
    <w:basedOn w:val="a4"/>
    <w:uiPriority w:val="99"/>
    <w:semiHidden/>
    <w:rsid w:val="005667BD"/>
    <w:rPr>
      <w:color w:val="808080"/>
    </w:rPr>
  </w:style>
  <w:style w:type="paragraph" w:styleId="a9">
    <w:name w:val="header"/>
    <w:basedOn w:val="a3"/>
    <w:link w:val="aa"/>
    <w:uiPriority w:val="99"/>
    <w:unhideWhenUsed/>
    <w:rsid w:val="007102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a">
    <w:name w:val="頁首 字元"/>
    <w:basedOn w:val="a4"/>
    <w:link w:val="a9"/>
    <w:uiPriority w:val="99"/>
    <w:rsid w:val="00710246"/>
    <w:rPr>
      <w:sz w:val="20"/>
      <w:szCs w:val="20"/>
    </w:rPr>
  </w:style>
  <w:style w:type="paragraph" w:styleId="ab">
    <w:name w:val="footer"/>
    <w:basedOn w:val="a3"/>
    <w:link w:val="ac"/>
    <w:uiPriority w:val="99"/>
    <w:unhideWhenUsed/>
    <w:rsid w:val="00710246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c">
    <w:name w:val="頁尾 字元"/>
    <w:basedOn w:val="a4"/>
    <w:link w:val="ab"/>
    <w:uiPriority w:val="99"/>
    <w:rsid w:val="00710246"/>
    <w:rPr>
      <w:sz w:val="20"/>
      <w:szCs w:val="20"/>
    </w:rPr>
  </w:style>
  <w:style w:type="paragraph" w:styleId="ad">
    <w:name w:val="List Paragraph"/>
    <w:aliases w:val="第二層"/>
    <w:basedOn w:val="a3"/>
    <w:uiPriority w:val="34"/>
    <w:qFormat/>
    <w:rsid w:val="00DA57E1"/>
    <w:pPr>
      <w:ind w:leftChars="200" w:left="480"/>
    </w:pPr>
    <w:rPr>
      <w:rFonts w:ascii="Times New Roman" w:eastAsia="標楷體" w:hAnsi="Times New Roman"/>
    </w:rPr>
  </w:style>
  <w:style w:type="paragraph" w:styleId="Web">
    <w:name w:val="Normal (Web)"/>
    <w:basedOn w:val="a3"/>
    <w:uiPriority w:val="99"/>
    <w:semiHidden/>
    <w:unhideWhenUsed/>
    <w:rsid w:val="000B4FE6"/>
    <w:pPr>
      <w:widowControl/>
      <w:spacing w:before="100" w:beforeAutospacing="1" w:after="100" w:afterAutospacing="1"/>
    </w:pPr>
    <w:rPr>
      <w:rFonts w:ascii="新細明體" w:eastAsia="新細明體" w:hAnsi="新細明體" w:cs="新細明體"/>
      <w:kern w:val="0"/>
      <w:szCs w:val="24"/>
    </w:rPr>
  </w:style>
  <w:style w:type="table" w:customStyle="1" w:styleId="11">
    <w:name w:val="表格格線1"/>
    <w:basedOn w:val="a5"/>
    <w:next w:val="a7"/>
    <w:uiPriority w:val="39"/>
    <w:rsid w:val="000B4FE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e">
    <w:name w:val="caption"/>
    <w:basedOn w:val="a3"/>
    <w:next w:val="a3"/>
    <w:uiPriority w:val="35"/>
    <w:unhideWhenUsed/>
    <w:qFormat/>
    <w:rsid w:val="0048011F"/>
    <w:rPr>
      <w:sz w:val="20"/>
      <w:szCs w:val="20"/>
    </w:rPr>
  </w:style>
  <w:style w:type="character" w:customStyle="1" w:styleId="10">
    <w:name w:val="標題 1 字元"/>
    <w:basedOn w:val="a4"/>
    <w:link w:val="1"/>
    <w:uiPriority w:val="9"/>
    <w:rsid w:val="00B90FB5"/>
    <w:rPr>
      <w:rFonts w:ascii="Times New Roman" w:eastAsia="標楷體" w:hAnsi="Times New Roman" w:cstheme="majorBidi"/>
      <w:b/>
      <w:bCs/>
      <w:kern w:val="52"/>
      <w:sz w:val="36"/>
      <w:szCs w:val="52"/>
    </w:rPr>
  </w:style>
  <w:style w:type="paragraph" w:customStyle="1" w:styleId="Default">
    <w:name w:val="Default"/>
    <w:link w:val="Default0"/>
    <w:rsid w:val="005517DE"/>
    <w:pPr>
      <w:widowControl w:val="0"/>
      <w:autoSpaceDE w:val="0"/>
      <w:autoSpaceDN w:val="0"/>
      <w:adjustRightInd w:val="0"/>
    </w:pPr>
    <w:rPr>
      <w:rFonts w:ascii="APDEC A+ Gulliver" w:eastAsia="APDEC A+ Gulliver" w:cs="APDEC A+ Gulliver"/>
      <w:color w:val="000000"/>
      <w:kern w:val="0"/>
      <w:szCs w:val="24"/>
    </w:rPr>
  </w:style>
  <w:style w:type="character" w:customStyle="1" w:styleId="20">
    <w:name w:val="標題 2 字元"/>
    <w:basedOn w:val="a4"/>
    <w:link w:val="2"/>
    <w:uiPriority w:val="9"/>
    <w:rsid w:val="00B577EA"/>
    <w:rPr>
      <w:rFonts w:ascii="Times New Roman" w:eastAsia="標楷體" w:hAnsi="Times New Roman" w:cstheme="majorBidi"/>
      <w:b/>
      <w:bCs/>
      <w:sz w:val="28"/>
      <w:szCs w:val="48"/>
    </w:rPr>
  </w:style>
  <w:style w:type="character" w:customStyle="1" w:styleId="30">
    <w:name w:val="標題 3 字元"/>
    <w:basedOn w:val="a4"/>
    <w:link w:val="3"/>
    <w:uiPriority w:val="9"/>
    <w:rsid w:val="00B577EA"/>
    <w:rPr>
      <w:rFonts w:ascii="Times New Roman" w:eastAsia="標楷體" w:hAnsi="Times New Roman" w:cstheme="majorBidi"/>
      <w:bCs/>
      <w:szCs w:val="36"/>
    </w:rPr>
  </w:style>
  <w:style w:type="paragraph" w:customStyle="1" w:styleId="af">
    <w:name w:val="圖目錄"/>
    <w:basedOn w:val="a3"/>
    <w:link w:val="af0"/>
    <w:qFormat/>
    <w:rsid w:val="000414AD"/>
    <w:pPr>
      <w:spacing w:beforeLines="100" w:before="100" w:afterLines="100" w:after="100"/>
      <w:jc w:val="center"/>
    </w:pPr>
    <w:rPr>
      <w:rFonts w:ascii="Times New Roman" w:eastAsia="標楷體" w:hAnsi="Times New Roman"/>
      <w:color w:val="000000" w:themeColor="text1"/>
    </w:rPr>
  </w:style>
  <w:style w:type="paragraph" w:styleId="12">
    <w:name w:val="toc 1"/>
    <w:basedOn w:val="a3"/>
    <w:next w:val="a3"/>
    <w:autoRedefine/>
    <w:uiPriority w:val="39"/>
    <w:unhideWhenUsed/>
    <w:rsid w:val="00066002"/>
  </w:style>
  <w:style w:type="character" w:customStyle="1" w:styleId="af0">
    <w:name w:val="圖目錄 字元"/>
    <w:basedOn w:val="a4"/>
    <w:link w:val="af"/>
    <w:rsid w:val="000414AD"/>
    <w:rPr>
      <w:rFonts w:ascii="Times New Roman" w:eastAsia="標楷體" w:hAnsi="Times New Roman"/>
      <w:color w:val="000000" w:themeColor="text1"/>
    </w:rPr>
  </w:style>
  <w:style w:type="paragraph" w:styleId="21">
    <w:name w:val="toc 2"/>
    <w:basedOn w:val="a3"/>
    <w:next w:val="a3"/>
    <w:autoRedefine/>
    <w:uiPriority w:val="39"/>
    <w:unhideWhenUsed/>
    <w:rsid w:val="00066002"/>
    <w:pPr>
      <w:ind w:leftChars="200" w:left="480"/>
    </w:pPr>
  </w:style>
  <w:style w:type="paragraph" w:styleId="31">
    <w:name w:val="toc 3"/>
    <w:basedOn w:val="a3"/>
    <w:next w:val="a3"/>
    <w:autoRedefine/>
    <w:uiPriority w:val="39"/>
    <w:unhideWhenUsed/>
    <w:rsid w:val="00066002"/>
    <w:pPr>
      <w:ind w:leftChars="400" w:left="960"/>
    </w:pPr>
  </w:style>
  <w:style w:type="character" w:styleId="af1">
    <w:name w:val="Hyperlink"/>
    <w:basedOn w:val="a4"/>
    <w:uiPriority w:val="99"/>
    <w:unhideWhenUsed/>
    <w:rsid w:val="00066002"/>
    <w:rPr>
      <w:color w:val="0563C1" w:themeColor="hyperlink"/>
      <w:u w:val="single"/>
    </w:rPr>
  </w:style>
  <w:style w:type="paragraph" w:styleId="af2">
    <w:name w:val="table of figures"/>
    <w:basedOn w:val="a3"/>
    <w:next w:val="a3"/>
    <w:uiPriority w:val="99"/>
    <w:unhideWhenUsed/>
    <w:rsid w:val="00C33998"/>
    <w:pPr>
      <w:ind w:leftChars="400" w:left="400" w:hangingChars="200" w:hanging="200"/>
    </w:pPr>
  </w:style>
  <w:style w:type="paragraph" w:styleId="af3">
    <w:name w:val="Balloon Text"/>
    <w:basedOn w:val="a3"/>
    <w:link w:val="af4"/>
    <w:uiPriority w:val="99"/>
    <w:semiHidden/>
    <w:unhideWhenUsed/>
    <w:rsid w:val="00056F72"/>
    <w:rPr>
      <w:rFonts w:asciiTheme="majorHAnsi" w:eastAsiaTheme="majorEastAsia" w:hAnsiTheme="majorHAnsi" w:cstheme="majorBidi"/>
      <w:sz w:val="18"/>
      <w:szCs w:val="18"/>
    </w:rPr>
  </w:style>
  <w:style w:type="character" w:customStyle="1" w:styleId="af4">
    <w:name w:val="註解方塊文字 字元"/>
    <w:basedOn w:val="a4"/>
    <w:link w:val="af3"/>
    <w:uiPriority w:val="99"/>
    <w:semiHidden/>
    <w:rsid w:val="00056F72"/>
    <w:rPr>
      <w:rFonts w:asciiTheme="majorHAnsi" w:eastAsiaTheme="majorEastAsia" w:hAnsiTheme="majorHAnsi" w:cstheme="majorBidi"/>
      <w:sz w:val="18"/>
      <w:szCs w:val="18"/>
    </w:rPr>
  </w:style>
  <w:style w:type="character" w:customStyle="1" w:styleId="st">
    <w:name w:val="st"/>
    <w:basedOn w:val="a4"/>
    <w:rsid w:val="00330F70"/>
  </w:style>
  <w:style w:type="character" w:styleId="af5">
    <w:name w:val="Emphasis"/>
    <w:basedOn w:val="a4"/>
    <w:uiPriority w:val="20"/>
    <w:qFormat/>
    <w:rsid w:val="00330F70"/>
    <w:rPr>
      <w:i/>
      <w:iCs/>
    </w:rPr>
  </w:style>
  <w:style w:type="paragraph" w:customStyle="1" w:styleId="EndNoteBibliographyTitle">
    <w:name w:val="EndNote Bibliography Title"/>
    <w:basedOn w:val="a3"/>
    <w:link w:val="EndNoteBibliographyTitle0"/>
    <w:rsid w:val="00DF67EC"/>
    <w:pPr>
      <w:jc w:val="center"/>
    </w:pPr>
    <w:rPr>
      <w:rFonts w:ascii="Times New Roman" w:hAnsi="Times New Roman" w:cs="Times New Roman"/>
      <w:noProof/>
    </w:rPr>
  </w:style>
  <w:style w:type="character" w:customStyle="1" w:styleId="Default0">
    <w:name w:val="Default 字元"/>
    <w:basedOn w:val="a4"/>
    <w:link w:val="Default"/>
    <w:rsid w:val="00DF67EC"/>
    <w:rPr>
      <w:rFonts w:ascii="APDEC A+ Gulliver" w:eastAsia="APDEC A+ Gulliver" w:cs="APDEC A+ Gulliver"/>
      <w:color w:val="000000"/>
      <w:kern w:val="0"/>
      <w:szCs w:val="24"/>
    </w:rPr>
  </w:style>
  <w:style w:type="character" w:customStyle="1" w:styleId="EndNoteBibliographyTitle0">
    <w:name w:val="EndNote Bibliography Title 字元"/>
    <w:basedOn w:val="Default0"/>
    <w:link w:val="EndNoteBibliographyTitle"/>
    <w:rsid w:val="00DF67EC"/>
    <w:rPr>
      <w:rFonts w:ascii="Times New Roman" w:eastAsia="APDEC A+ Gulliver" w:hAnsi="Times New Roman" w:cs="Times New Roman"/>
      <w:noProof/>
      <w:color w:val="000000"/>
      <w:kern w:val="0"/>
      <w:szCs w:val="24"/>
    </w:rPr>
  </w:style>
  <w:style w:type="paragraph" w:customStyle="1" w:styleId="EndNoteBibliography">
    <w:name w:val="EndNote Bibliography"/>
    <w:basedOn w:val="a3"/>
    <w:link w:val="EndNoteBibliography0"/>
    <w:rsid w:val="00DF67EC"/>
    <w:pPr>
      <w:jc w:val="both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Default0"/>
    <w:link w:val="EndNoteBibliography"/>
    <w:rsid w:val="00DF67EC"/>
    <w:rPr>
      <w:rFonts w:ascii="Times New Roman" w:eastAsia="APDEC A+ Gulliver" w:hAnsi="Times New Roman" w:cs="Times New Roman"/>
      <w:noProof/>
      <w:color w:val="000000"/>
      <w:kern w:val="0"/>
      <w:szCs w:val="24"/>
    </w:rPr>
  </w:style>
  <w:style w:type="paragraph" w:customStyle="1" w:styleId="a1">
    <w:name w:val="方程式"/>
    <w:basedOn w:val="a3"/>
    <w:link w:val="af6"/>
    <w:qFormat/>
    <w:rsid w:val="00B577EA"/>
    <w:pPr>
      <w:widowControl/>
      <w:numPr>
        <w:numId w:val="1"/>
      </w:numPr>
      <w:jc w:val="right"/>
    </w:pPr>
    <w:rPr>
      <w:rFonts w:ascii="Times New Roman" w:eastAsia="標楷體" w:hAnsi="Times New Roman"/>
      <w:bCs/>
      <w:iCs/>
      <w:color w:val="000000" w:themeColor="text1"/>
    </w:rPr>
  </w:style>
  <w:style w:type="paragraph" w:customStyle="1" w:styleId="a">
    <w:name w:val="表"/>
    <w:basedOn w:val="a3"/>
    <w:link w:val="af7"/>
    <w:qFormat/>
    <w:rsid w:val="008E7219"/>
    <w:pPr>
      <w:numPr>
        <w:numId w:val="2"/>
      </w:numPr>
      <w:ind w:rightChars="100" w:right="100"/>
      <w:jc w:val="center"/>
    </w:pPr>
    <w:rPr>
      <w:rFonts w:ascii="Times New Roman" w:eastAsia="標楷體" w:hAnsi="Times New Roman" w:cstheme="minorHAnsi"/>
      <w:color w:val="000000" w:themeColor="text1"/>
      <w:kern w:val="0"/>
      <w:szCs w:val="24"/>
      <w:lang w:val="zh-TW"/>
    </w:rPr>
  </w:style>
  <w:style w:type="character" w:customStyle="1" w:styleId="af6">
    <w:name w:val="方程式 字元"/>
    <w:basedOn w:val="a4"/>
    <w:link w:val="a1"/>
    <w:rsid w:val="00B577EA"/>
    <w:rPr>
      <w:rFonts w:ascii="Times New Roman" w:eastAsia="標楷體" w:hAnsi="Times New Roman"/>
      <w:bCs/>
      <w:iCs/>
      <w:color w:val="000000" w:themeColor="text1"/>
    </w:rPr>
  </w:style>
  <w:style w:type="paragraph" w:customStyle="1" w:styleId="a2">
    <w:name w:val="圖"/>
    <w:basedOn w:val="a3"/>
    <w:link w:val="af8"/>
    <w:rsid w:val="008E7219"/>
    <w:pPr>
      <w:numPr>
        <w:numId w:val="3"/>
      </w:numPr>
      <w:spacing w:before="240" w:after="240"/>
      <w:ind w:leftChars="100" w:left="240" w:rightChars="100" w:right="100"/>
      <w:jc w:val="center"/>
    </w:pPr>
    <w:rPr>
      <w:rFonts w:ascii="Times New Roman" w:eastAsia="標楷體" w:hAnsi="Times New Roman"/>
    </w:rPr>
  </w:style>
  <w:style w:type="character" w:customStyle="1" w:styleId="af7">
    <w:name w:val="表 字元"/>
    <w:basedOn w:val="a4"/>
    <w:link w:val="a"/>
    <w:rsid w:val="008E7219"/>
    <w:rPr>
      <w:rFonts w:ascii="Times New Roman" w:eastAsia="標楷體" w:hAnsi="Times New Roman" w:cstheme="minorHAnsi"/>
      <w:color w:val="000000" w:themeColor="text1"/>
      <w:kern w:val="0"/>
      <w:szCs w:val="24"/>
      <w:lang w:val="zh-TW"/>
    </w:rPr>
  </w:style>
  <w:style w:type="character" w:customStyle="1" w:styleId="af8">
    <w:name w:val="圖 字元"/>
    <w:basedOn w:val="a4"/>
    <w:link w:val="a2"/>
    <w:rsid w:val="008E7219"/>
    <w:rPr>
      <w:rFonts w:ascii="Times New Roman" w:eastAsia="標楷體" w:hAnsi="Times New Roman"/>
    </w:rPr>
  </w:style>
  <w:style w:type="paragraph" w:customStyle="1" w:styleId="a0">
    <w:name w:val="圖編號"/>
    <w:basedOn w:val="a3"/>
    <w:link w:val="af9"/>
    <w:qFormat/>
    <w:rsid w:val="000E4B9D"/>
    <w:pPr>
      <w:numPr>
        <w:numId w:val="4"/>
      </w:numPr>
      <w:ind w:leftChars="100" w:left="240" w:rightChars="100" w:right="100"/>
      <w:jc w:val="center"/>
    </w:pPr>
  </w:style>
  <w:style w:type="character" w:styleId="afa">
    <w:name w:val="annotation reference"/>
    <w:basedOn w:val="a4"/>
    <w:uiPriority w:val="99"/>
    <w:semiHidden/>
    <w:unhideWhenUsed/>
    <w:rsid w:val="00034AC2"/>
    <w:rPr>
      <w:sz w:val="18"/>
      <w:szCs w:val="18"/>
    </w:rPr>
  </w:style>
  <w:style w:type="character" w:customStyle="1" w:styleId="af9">
    <w:name w:val="圖編號 字元"/>
    <w:basedOn w:val="a4"/>
    <w:link w:val="a0"/>
    <w:rsid w:val="000E4B9D"/>
  </w:style>
  <w:style w:type="paragraph" w:styleId="afb">
    <w:name w:val="annotation text"/>
    <w:basedOn w:val="a3"/>
    <w:link w:val="afc"/>
    <w:uiPriority w:val="99"/>
    <w:semiHidden/>
    <w:unhideWhenUsed/>
    <w:rsid w:val="00034AC2"/>
  </w:style>
  <w:style w:type="character" w:customStyle="1" w:styleId="afc">
    <w:name w:val="註解文字 字元"/>
    <w:basedOn w:val="a4"/>
    <w:link w:val="afb"/>
    <w:uiPriority w:val="99"/>
    <w:semiHidden/>
    <w:rsid w:val="00034AC2"/>
  </w:style>
  <w:style w:type="paragraph" w:styleId="afd">
    <w:name w:val="annotation subject"/>
    <w:basedOn w:val="afb"/>
    <w:next w:val="afb"/>
    <w:link w:val="afe"/>
    <w:uiPriority w:val="99"/>
    <w:semiHidden/>
    <w:unhideWhenUsed/>
    <w:rsid w:val="00034AC2"/>
    <w:rPr>
      <w:b/>
      <w:bCs/>
    </w:rPr>
  </w:style>
  <w:style w:type="character" w:customStyle="1" w:styleId="afe">
    <w:name w:val="註解主旨 字元"/>
    <w:basedOn w:val="afc"/>
    <w:link w:val="afd"/>
    <w:uiPriority w:val="99"/>
    <w:semiHidden/>
    <w:rsid w:val="00034AC2"/>
    <w:rPr>
      <w:b/>
      <w:bCs/>
    </w:rPr>
  </w:style>
  <w:style w:type="paragraph" w:customStyle="1" w:styleId="EC-">
    <w:name w:val="EC-摘要及關鍵字"/>
    <w:basedOn w:val="a3"/>
    <w:rsid w:val="00DE044B"/>
    <w:pPr>
      <w:snapToGrid w:val="0"/>
      <w:spacing w:before="50" w:afterLines="50" w:after="180" w:line="300" w:lineRule="auto"/>
      <w:ind w:firstLineChars="200" w:firstLine="480"/>
    </w:pPr>
    <w:rPr>
      <w:rFonts w:ascii="標楷體" w:eastAsia="標楷體" w:hAnsi="標楷體" w:cs="Times New Roman"/>
      <w:szCs w:val="24"/>
    </w:rPr>
  </w:style>
  <w:style w:type="paragraph" w:styleId="aff">
    <w:name w:val="footnote text"/>
    <w:basedOn w:val="a3"/>
    <w:link w:val="aff0"/>
    <w:uiPriority w:val="99"/>
    <w:semiHidden/>
    <w:unhideWhenUsed/>
    <w:rsid w:val="007B5ED4"/>
    <w:pPr>
      <w:snapToGrid w:val="0"/>
    </w:pPr>
    <w:rPr>
      <w:sz w:val="20"/>
      <w:szCs w:val="20"/>
    </w:rPr>
  </w:style>
  <w:style w:type="character" w:customStyle="1" w:styleId="aff0">
    <w:name w:val="註腳文字 字元"/>
    <w:basedOn w:val="a4"/>
    <w:link w:val="aff"/>
    <w:uiPriority w:val="99"/>
    <w:semiHidden/>
    <w:rsid w:val="007B5ED4"/>
    <w:rPr>
      <w:sz w:val="20"/>
      <w:szCs w:val="20"/>
    </w:rPr>
  </w:style>
  <w:style w:type="character" w:styleId="aff1">
    <w:name w:val="footnote reference"/>
    <w:basedOn w:val="a4"/>
    <w:uiPriority w:val="99"/>
    <w:semiHidden/>
    <w:unhideWhenUsed/>
    <w:rsid w:val="007B5ED4"/>
    <w:rPr>
      <w:vertAlign w:val="superscript"/>
    </w:rPr>
  </w:style>
  <w:style w:type="paragraph" w:styleId="aff2">
    <w:name w:val="endnote text"/>
    <w:basedOn w:val="a3"/>
    <w:link w:val="aff3"/>
    <w:uiPriority w:val="99"/>
    <w:semiHidden/>
    <w:unhideWhenUsed/>
    <w:rsid w:val="007B5ED4"/>
    <w:pPr>
      <w:snapToGrid w:val="0"/>
    </w:pPr>
  </w:style>
  <w:style w:type="character" w:customStyle="1" w:styleId="aff3">
    <w:name w:val="章節附註文字 字元"/>
    <w:basedOn w:val="a4"/>
    <w:link w:val="aff2"/>
    <w:uiPriority w:val="99"/>
    <w:semiHidden/>
    <w:rsid w:val="007B5ED4"/>
  </w:style>
  <w:style w:type="character" w:styleId="aff4">
    <w:name w:val="endnote reference"/>
    <w:basedOn w:val="a4"/>
    <w:uiPriority w:val="99"/>
    <w:semiHidden/>
    <w:unhideWhenUsed/>
    <w:rsid w:val="007B5ED4"/>
    <w:rPr>
      <w:vertAlign w:val="superscript"/>
    </w:rPr>
  </w:style>
  <w:style w:type="character" w:customStyle="1" w:styleId="A60">
    <w:name w:val="A6"/>
    <w:uiPriority w:val="99"/>
    <w:rsid w:val="007B5ED4"/>
    <w:rPr>
      <w:color w:val="000000"/>
      <w:sz w:val="9"/>
      <w:szCs w:val="9"/>
    </w:rPr>
  </w:style>
  <w:style w:type="paragraph" w:customStyle="1" w:styleId="JEB1">
    <w:name w:val="JEB 1."/>
    <w:basedOn w:val="a3"/>
    <w:rsid w:val="00B73C88"/>
    <w:pPr>
      <w:keepNext/>
      <w:adjustRightInd w:val="0"/>
      <w:snapToGrid w:val="0"/>
      <w:spacing w:beforeLines="100" w:before="360" w:line="0" w:lineRule="atLeast"/>
      <w:jc w:val="both"/>
    </w:pPr>
    <w:rPr>
      <w:rFonts w:ascii="Times New Roman" w:eastAsia="新細明體" w:hAnsi="Times New Roman" w:cs="Times New Roman"/>
      <w:b/>
      <w:sz w:val="36"/>
      <w:szCs w:val="24"/>
    </w:rPr>
  </w:style>
  <w:style w:type="paragraph" w:customStyle="1" w:styleId="JEB11">
    <w:name w:val="JEB 1.1."/>
    <w:basedOn w:val="a3"/>
    <w:rsid w:val="00B73C88"/>
    <w:pPr>
      <w:keepNext/>
      <w:adjustRightInd w:val="0"/>
      <w:snapToGrid w:val="0"/>
      <w:spacing w:beforeLines="100" w:before="360" w:line="0" w:lineRule="atLeast"/>
      <w:jc w:val="both"/>
    </w:pPr>
    <w:rPr>
      <w:rFonts w:ascii="Times New Roman" w:eastAsia="新細明體" w:hAnsi="Times New Roman" w:cs="Times New Roman"/>
      <w:b/>
      <w:bCs/>
      <w:sz w:val="32"/>
      <w:szCs w:val="32"/>
    </w:rPr>
  </w:style>
  <w:style w:type="paragraph" w:customStyle="1" w:styleId="JEB111">
    <w:name w:val="JEB 1.1.1."/>
    <w:basedOn w:val="a3"/>
    <w:rsid w:val="00B73C88"/>
    <w:pPr>
      <w:keepNext/>
      <w:adjustRightInd w:val="0"/>
      <w:snapToGrid w:val="0"/>
      <w:spacing w:beforeLines="100" w:before="360" w:line="0" w:lineRule="atLeast"/>
      <w:jc w:val="both"/>
    </w:pPr>
    <w:rPr>
      <w:rFonts w:ascii="Times New Roman" w:eastAsia="新細明體" w:hAnsi="Times New Roman" w:cs="Times New Roman"/>
      <w:b/>
      <w:bCs/>
      <w:kern w:val="0"/>
      <w:sz w:val="28"/>
      <w:szCs w:val="28"/>
    </w:rPr>
  </w:style>
  <w:style w:type="paragraph" w:customStyle="1" w:styleId="JEB">
    <w:name w:val="JEB內文"/>
    <w:basedOn w:val="a3"/>
    <w:rsid w:val="00B73C88"/>
    <w:pPr>
      <w:adjustRightInd w:val="0"/>
      <w:snapToGrid w:val="0"/>
      <w:spacing w:beforeLines="50" w:before="50" w:afterLines="50" w:after="50" w:line="400" w:lineRule="atLeast"/>
      <w:ind w:firstLineChars="200" w:firstLine="200"/>
      <w:jc w:val="both"/>
    </w:pPr>
    <w:rPr>
      <w:rFonts w:ascii="Times New Roman" w:eastAsia="新細明體" w:hAnsi="Times New Roman" w:cs="Times New Roman"/>
      <w:color w:val="000000"/>
      <w:kern w:val="0"/>
      <w:szCs w:val="24"/>
    </w:rPr>
  </w:style>
  <w:style w:type="paragraph" w:customStyle="1" w:styleId="JEB-">
    <w:name w:val="JEB-方程式"/>
    <w:basedOn w:val="a3"/>
    <w:rsid w:val="00B73C88"/>
    <w:pPr>
      <w:tabs>
        <w:tab w:val="right" w:pos="8160"/>
      </w:tabs>
      <w:ind w:leftChars="200" w:left="480"/>
    </w:pPr>
    <w:rPr>
      <w:rFonts w:ascii="Times New Roman" w:eastAsia="新細明體" w:hAnsi="Times New Roman" w:cs="Times New Roman"/>
      <w:szCs w:val="24"/>
    </w:rPr>
  </w:style>
  <w:style w:type="paragraph" w:customStyle="1" w:styleId="JEB0">
    <w:name w:val="JEB作者"/>
    <w:basedOn w:val="a3"/>
    <w:rsid w:val="00B73C88"/>
    <w:pPr>
      <w:adjustRightInd w:val="0"/>
      <w:snapToGrid w:val="0"/>
      <w:spacing w:before="240"/>
      <w:jc w:val="center"/>
    </w:pPr>
    <w:rPr>
      <w:rFonts w:ascii="Times New Roman" w:eastAsia="新細明體" w:hAnsi="Times New Roman" w:cs="Times New Roman"/>
      <w:bCs/>
      <w:szCs w:val="24"/>
    </w:rPr>
  </w:style>
  <w:style w:type="paragraph" w:customStyle="1" w:styleId="JEB-10">
    <w:name w:val="JEB-序列1"/>
    <w:basedOn w:val="a3"/>
    <w:rsid w:val="00B73C88"/>
    <w:pPr>
      <w:numPr>
        <w:numId w:val="5"/>
      </w:numPr>
    </w:pPr>
    <w:rPr>
      <w:rFonts w:ascii="Times New Roman" w:eastAsia="新細明體" w:hAnsi="Times New Roman" w:cs="Times New Roman"/>
      <w:szCs w:val="24"/>
    </w:rPr>
  </w:style>
  <w:style w:type="paragraph" w:customStyle="1" w:styleId="JEB-20">
    <w:name w:val="JEB-序列2"/>
    <w:basedOn w:val="a3"/>
    <w:rsid w:val="00B73C88"/>
    <w:pPr>
      <w:numPr>
        <w:numId w:val="6"/>
      </w:numPr>
    </w:pPr>
    <w:rPr>
      <w:rFonts w:ascii="Times New Roman" w:eastAsia="新細明體" w:hAnsi="Times New Roman" w:cs="Times New Roman"/>
      <w:szCs w:val="24"/>
    </w:rPr>
  </w:style>
  <w:style w:type="paragraph" w:customStyle="1" w:styleId="JEB2">
    <w:name w:val="JEB參考文獻"/>
    <w:basedOn w:val="a3"/>
    <w:rsid w:val="00B73C88"/>
    <w:pPr>
      <w:widowControl/>
      <w:spacing w:beforeLines="50" w:before="50"/>
      <w:ind w:left="225" w:hangingChars="225" w:hanging="225"/>
      <w:jc w:val="both"/>
    </w:pPr>
    <w:rPr>
      <w:rFonts w:ascii="Times New Roman" w:eastAsia="新細明體" w:hAnsi="Times New Roman" w:cs="Times New Roman"/>
      <w:szCs w:val="24"/>
    </w:rPr>
  </w:style>
  <w:style w:type="paragraph" w:customStyle="1" w:styleId="JEB-1">
    <w:name w:val="JEB-條列1"/>
    <w:basedOn w:val="JEB-10"/>
    <w:rsid w:val="00B73C88"/>
    <w:pPr>
      <w:numPr>
        <w:numId w:val="7"/>
      </w:numPr>
    </w:pPr>
  </w:style>
  <w:style w:type="paragraph" w:customStyle="1" w:styleId="JEB-2">
    <w:name w:val="JEB-條列2"/>
    <w:basedOn w:val="JEB-20"/>
    <w:rsid w:val="00B73C88"/>
    <w:pPr>
      <w:numPr>
        <w:numId w:val="8"/>
      </w:numPr>
    </w:pPr>
  </w:style>
  <w:style w:type="paragraph" w:customStyle="1" w:styleId="JEB3">
    <w:name w:val="JEB圖表標題"/>
    <w:basedOn w:val="JEB"/>
    <w:rsid w:val="00C70D41"/>
    <w:pPr>
      <w:spacing w:before="180" w:after="180"/>
      <w:ind w:firstLineChars="0" w:firstLine="0"/>
      <w:jc w:val="center"/>
    </w:pPr>
    <w:rPr>
      <w:b/>
    </w:rPr>
  </w:style>
  <w:style w:type="paragraph" w:customStyle="1" w:styleId="JEB4">
    <w:name w:val="JEB摘要"/>
    <w:basedOn w:val="a3"/>
    <w:rsid w:val="00B73C88"/>
    <w:pPr>
      <w:keepNext/>
      <w:adjustRightInd w:val="0"/>
      <w:snapToGrid w:val="0"/>
      <w:spacing w:beforeLines="100" w:before="100"/>
    </w:pPr>
    <w:rPr>
      <w:rFonts w:ascii="Times New Roman" w:eastAsia="新細明體" w:hAnsi="Times New Roman" w:cs="Times New Roman"/>
      <w:b/>
      <w:szCs w:val="24"/>
    </w:rPr>
  </w:style>
  <w:style w:type="paragraph" w:customStyle="1" w:styleId="JEB5">
    <w:name w:val="JEB摘要內容"/>
    <w:basedOn w:val="a3"/>
    <w:rsid w:val="00B73C88"/>
    <w:pPr>
      <w:adjustRightInd w:val="0"/>
      <w:snapToGrid w:val="0"/>
      <w:spacing w:beforeLines="50" w:before="50"/>
      <w:ind w:firstLineChars="200" w:firstLine="200"/>
      <w:jc w:val="both"/>
    </w:pPr>
    <w:rPr>
      <w:rFonts w:ascii="Times New Roman" w:eastAsia="標楷體" w:hAnsi="Times New Roman" w:cs="Times New Roman"/>
      <w:color w:val="000000"/>
      <w:kern w:val="0"/>
      <w:sz w:val="22"/>
      <w:szCs w:val="24"/>
    </w:rPr>
  </w:style>
  <w:style w:type="paragraph" w:customStyle="1" w:styleId="JEB6">
    <w:name w:val="JEB標題"/>
    <w:basedOn w:val="a3"/>
    <w:rsid w:val="00B73C88"/>
    <w:pPr>
      <w:adjustRightInd w:val="0"/>
      <w:snapToGrid w:val="0"/>
      <w:spacing w:beforeLines="100" w:before="360" w:afterLines="50" w:after="180" w:line="0" w:lineRule="atLeast"/>
      <w:jc w:val="center"/>
    </w:pPr>
    <w:rPr>
      <w:rFonts w:ascii="Times New Roman" w:eastAsia="新細明體" w:hAnsi="Times New Roman" w:cs="Times New Roman"/>
      <w:b/>
      <w:sz w:val="40"/>
      <w:szCs w:val="40"/>
    </w:rPr>
  </w:style>
  <w:style w:type="paragraph" w:customStyle="1" w:styleId="JEB7">
    <w:name w:val="JEB關鍵詞"/>
    <w:basedOn w:val="a3"/>
    <w:rsid w:val="00B73C88"/>
    <w:pPr>
      <w:adjustRightInd w:val="0"/>
      <w:snapToGrid w:val="0"/>
      <w:spacing w:beforeLines="50" w:before="50" w:line="0" w:lineRule="atLeast"/>
      <w:ind w:hangingChars="490" w:hanging="488"/>
      <w:jc w:val="both"/>
    </w:pPr>
    <w:rPr>
      <w:rFonts w:ascii="Times New Roman" w:eastAsia="標楷體" w:hAnsi="Times New Roman" w:cs="Times New Roman"/>
      <w:i/>
      <w:sz w:val="22"/>
      <w:szCs w:val="24"/>
    </w:rPr>
  </w:style>
  <w:style w:type="paragraph" w:customStyle="1" w:styleId="JEB04908505">
    <w:name w:val="樣式 JEB關鍵詞 + 左:  0 公分 凸出:  4.9 字元 右:  0.85 公分 套用前:  0.5 行"/>
    <w:basedOn w:val="JEB7"/>
    <w:rsid w:val="00B73C88"/>
    <w:pPr>
      <w:ind w:right="482" w:hanging="1077"/>
    </w:pPr>
    <w:rPr>
      <w:rFonts w:cs="新細明體"/>
      <w:b/>
      <w:bCs/>
      <w:iCs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2487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21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29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546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57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09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611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4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90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651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09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195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055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0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795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69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11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06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77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04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6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886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01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726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2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891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938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13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01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1721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80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306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703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742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76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749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6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171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566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065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1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5447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25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522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27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82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9E932C-BD2A-400D-A1FA-751E7581CD9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3928</Words>
  <Characters>22392</Characters>
  <Application>Microsoft Office Word</Application>
  <DocSecurity>0</DocSecurity>
  <Lines>186</Lines>
  <Paragraphs>52</Paragraphs>
  <ScaleCrop>false</ScaleCrop>
  <Company/>
  <LinksUpToDate>false</LinksUpToDate>
  <CharactersWithSpaces>262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怡廷 陸</cp:lastModifiedBy>
  <cp:revision>2</cp:revision>
  <cp:lastPrinted>2019-06-19T19:02:00Z</cp:lastPrinted>
  <dcterms:created xsi:type="dcterms:W3CDTF">2019-07-13T19:41:00Z</dcterms:created>
  <dcterms:modified xsi:type="dcterms:W3CDTF">2019-07-13T1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60f220a-2afb-3ae5-9013-5c4a665a596a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